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7615C3">
        <w:trPr>
          <w:trHeight w:val="528"/>
          <w:jc w:val="center"/>
        </w:trPr>
        <w:tc>
          <w:tcPr>
            <w:tcW w:w="2795" w:type="dxa"/>
            <w:vAlign w:val="center"/>
          </w:tcPr>
          <w:p w14:paraId="7F6ECD2C"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7615C3">
        <w:trPr>
          <w:trHeight w:val="528"/>
          <w:jc w:val="center"/>
        </w:trPr>
        <w:tc>
          <w:tcPr>
            <w:tcW w:w="2795" w:type="dxa"/>
            <w:vAlign w:val="center"/>
          </w:tcPr>
          <w:p w14:paraId="7F6ECD2F"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7615C3">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7615C3">
        <w:trPr>
          <w:trHeight w:val="528"/>
          <w:jc w:val="center"/>
        </w:trPr>
        <w:tc>
          <w:tcPr>
            <w:tcW w:w="2795" w:type="dxa"/>
            <w:vAlign w:val="center"/>
          </w:tcPr>
          <w:p w14:paraId="7F6ECD32"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7615C3">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77777777" w:rsidR="00E26B60" w:rsidRPr="00692E6A" w:rsidRDefault="00E26B60"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rPr>
      </w:sdtEndPr>
      <w:sdtContent>
        <w:p w14:paraId="7F6ECD3D" w14:textId="77777777" w:rsidR="00430D1A" w:rsidRDefault="00EC0975">
          <w:pPr>
            <w:pStyle w:val="TOCHeading"/>
          </w:pPr>
          <w:r>
            <w:t>Table of C</w:t>
          </w:r>
          <w:r w:rsidR="00430D1A">
            <w:t>ontents</w:t>
          </w:r>
        </w:p>
        <w:p w14:paraId="05C3BAD2" w14:textId="7FD4D249" w:rsidR="009D3F7C"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2206126" w:history="1">
            <w:r w:rsidR="009D3F7C" w:rsidRPr="007F5206">
              <w:rPr>
                <w:rStyle w:val="Hyperlink"/>
                <w:noProof/>
              </w:rPr>
              <w:t>Chapter 1 General Introduction</w:t>
            </w:r>
            <w:r w:rsidR="009D3F7C">
              <w:rPr>
                <w:noProof/>
                <w:webHidden/>
              </w:rPr>
              <w:tab/>
            </w:r>
            <w:r w:rsidR="009D3F7C">
              <w:rPr>
                <w:noProof/>
                <w:webHidden/>
              </w:rPr>
              <w:fldChar w:fldCharType="begin"/>
            </w:r>
            <w:r w:rsidR="009D3F7C">
              <w:rPr>
                <w:noProof/>
                <w:webHidden/>
              </w:rPr>
              <w:instrText xml:space="preserve"> PAGEREF _Toc512206126 \h </w:instrText>
            </w:r>
            <w:r w:rsidR="009D3F7C">
              <w:rPr>
                <w:noProof/>
                <w:webHidden/>
              </w:rPr>
            </w:r>
            <w:r w:rsidR="009D3F7C">
              <w:rPr>
                <w:noProof/>
                <w:webHidden/>
              </w:rPr>
              <w:fldChar w:fldCharType="separate"/>
            </w:r>
            <w:r w:rsidR="009D3F7C">
              <w:rPr>
                <w:noProof/>
                <w:webHidden/>
              </w:rPr>
              <w:t>5</w:t>
            </w:r>
            <w:r w:rsidR="009D3F7C">
              <w:rPr>
                <w:noProof/>
                <w:webHidden/>
              </w:rPr>
              <w:fldChar w:fldCharType="end"/>
            </w:r>
          </w:hyperlink>
        </w:p>
        <w:p w14:paraId="40E2B3BA" w14:textId="0D8A4987" w:rsidR="009D3F7C" w:rsidRDefault="009D3F7C">
          <w:pPr>
            <w:pStyle w:val="TOC2"/>
            <w:tabs>
              <w:tab w:val="right" w:leader="dot" w:pos="9134"/>
            </w:tabs>
            <w:rPr>
              <w:rFonts w:asciiTheme="minorHAnsi" w:eastAsiaTheme="minorEastAsia" w:hAnsiTheme="minorHAnsi"/>
              <w:noProof/>
            </w:rPr>
          </w:pPr>
          <w:hyperlink w:anchor="_Toc512206127" w:history="1">
            <w:r w:rsidRPr="007F5206">
              <w:rPr>
                <w:rStyle w:val="Hyperlink"/>
                <w:noProof/>
              </w:rPr>
              <w:t>1.1. Introduction:</w:t>
            </w:r>
            <w:r>
              <w:rPr>
                <w:noProof/>
                <w:webHidden/>
              </w:rPr>
              <w:tab/>
            </w:r>
            <w:r>
              <w:rPr>
                <w:noProof/>
                <w:webHidden/>
              </w:rPr>
              <w:fldChar w:fldCharType="begin"/>
            </w:r>
            <w:r>
              <w:rPr>
                <w:noProof/>
                <w:webHidden/>
              </w:rPr>
              <w:instrText xml:space="preserve"> PAGEREF _Toc512206127 \h </w:instrText>
            </w:r>
            <w:r>
              <w:rPr>
                <w:noProof/>
                <w:webHidden/>
              </w:rPr>
            </w:r>
            <w:r>
              <w:rPr>
                <w:noProof/>
                <w:webHidden/>
              </w:rPr>
              <w:fldChar w:fldCharType="separate"/>
            </w:r>
            <w:r>
              <w:rPr>
                <w:noProof/>
                <w:webHidden/>
              </w:rPr>
              <w:t>6</w:t>
            </w:r>
            <w:r>
              <w:rPr>
                <w:noProof/>
                <w:webHidden/>
              </w:rPr>
              <w:fldChar w:fldCharType="end"/>
            </w:r>
          </w:hyperlink>
        </w:p>
        <w:p w14:paraId="5415AB34" w14:textId="6B58531F" w:rsidR="009D3F7C" w:rsidRDefault="009D3F7C">
          <w:pPr>
            <w:pStyle w:val="TOC2"/>
            <w:tabs>
              <w:tab w:val="right" w:leader="dot" w:pos="9134"/>
            </w:tabs>
            <w:rPr>
              <w:rFonts w:asciiTheme="minorHAnsi" w:eastAsiaTheme="minorEastAsia" w:hAnsiTheme="minorHAnsi"/>
              <w:noProof/>
            </w:rPr>
          </w:pPr>
          <w:hyperlink w:anchor="_Toc512206128" w:history="1">
            <w:r w:rsidRPr="007F5206">
              <w:rPr>
                <w:rStyle w:val="Hyperlink"/>
                <w:noProof/>
              </w:rPr>
              <w:t>1.2. Motivation and problem statement:</w:t>
            </w:r>
            <w:r>
              <w:rPr>
                <w:noProof/>
                <w:webHidden/>
              </w:rPr>
              <w:tab/>
            </w:r>
            <w:r>
              <w:rPr>
                <w:noProof/>
                <w:webHidden/>
              </w:rPr>
              <w:fldChar w:fldCharType="begin"/>
            </w:r>
            <w:r>
              <w:rPr>
                <w:noProof/>
                <w:webHidden/>
              </w:rPr>
              <w:instrText xml:space="preserve"> PAGEREF _Toc512206128 \h </w:instrText>
            </w:r>
            <w:r>
              <w:rPr>
                <w:noProof/>
                <w:webHidden/>
              </w:rPr>
            </w:r>
            <w:r>
              <w:rPr>
                <w:noProof/>
                <w:webHidden/>
              </w:rPr>
              <w:fldChar w:fldCharType="separate"/>
            </w:r>
            <w:r>
              <w:rPr>
                <w:noProof/>
                <w:webHidden/>
              </w:rPr>
              <w:t>6</w:t>
            </w:r>
            <w:r>
              <w:rPr>
                <w:noProof/>
                <w:webHidden/>
              </w:rPr>
              <w:fldChar w:fldCharType="end"/>
            </w:r>
          </w:hyperlink>
        </w:p>
        <w:p w14:paraId="5E55D26A" w14:textId="13E287FB" w:rsidR="009D3F7C" w:rsidRDefault="009D3F7C">
          <w:pPr>
            <w:pStyle w:val="TOC2"/>
            <w:tabs>
              <w:tab w:val="right" w:leader="dot" w:pos="9134"/>
            </w:tabs>
            <w:rPr>
              <w:rFonts w:asciiTheme="minorHAnsi" w:eastAsiaTheme="minorEastAsia" w:hAnsiTheme="minorHAnsi"/>
              <w:noProof/>
            </w:rPr>
          </w:pPr>
          <w:hyperlink w:anchor="_Toc512206129" w:history="1">
            <w:r w:rsidRPr="007F5206">
              <w:rPr>
                <w:rStyle w:val="Hyperlink"/>
                <w:noProof/>
              </w:rPr>
              <w:t>1.3. Report outline:</w:t>
            </w:r>
            <w:r>
              <w:rPr>
                <w:noProof/>
                <w:webHidden/>
              </w:rPr>
              <w:tab/>
            </w:r>
            <w:r>
              <w:rPr>
                <w:noProof/>
                <w:webHidden/>
              </w:rPr>
              <w:fldChar w:fldCharType="begin"/>
            </w:r>
            <w:r>
              <w:rPr>
                <w:noProof/>
                <w:webHidden/>
              </w:rPr>
              <w:instrText xml:space="preserve"> PAGEREF _Toc512206129 \h </w:instrText>
            </w:r>
            <w:r>
              <w:rPr>
                <w:noProof/>
                <w:webHidden/>
              </w:rPr>
            </w:r>
            <w:r>
              <w:rPr>
                <w:noProof/>
                <w:webHidden/>
              </w:rPr>
              <w:fldChar w:fldCharType="separate"/>
            </w:r>
            <w:r>
              <w:rPr>
                <w:noProof/>
                <w:webHidden/>
              </w:rPr>
              <w:t>6</w:t>
            </w:r>
            <w:r>
              <w:rPr>
                <w:noProof/>
                <w:webHidden/>
              </w:rPr>
              <w:fldChar w:fldCharType="end"/>
            </w:r>
          </w:hyperlink>
        </w:p>
        <w:p w14:paraId="1D761543" w14:textId="18F04FC9" w:rsidR="009D3F7C" w:rsidRDefault="009D3F7C">
          <w:pPr>
            <w:pStyle w:val="TOC1"/>
            <w:tabs>
              <w:tab w:val="right" w:leader="dot" w:pos="9134"/>
            </w:tabs>
            <w:rPr>
              <w:rFonts w:asciiTheme="minorHAnsi" w:eastAsiaTheme="minorEastAsia" w:hAnsiTheme="minorHAnsi"/>
              <w:noProof/>
            </w:rPr>
          </w:pPr>
          <w:hyperlink w:anchor="_Toc512206130" w:history="1">
            <w:r w:rsidRPr="007F5206">
              <w:rPr>
                <w:rStyle w:val="Hyperlink"/>
                <w:noProof/>
              </w:rPr>
              <w:t>Chapter 2 Background and Related Work:</w:t>
            </w:r>
            <w:r>
              <w:rPr>
                <w:noProof/>
                <w:webHidden/>
              </w:rPr>
              <w:tab/>
            </w:r>
            <w:r>
              <w:rPr>
                <w:noProof/>
                <w:webHidden/>
              </w:rPr>
              <w:fldChar w:fldCharType="begin"/>
            </w:r>
            <w:r>
              <w:rPr>
                <w:noProof/>
                <w:webHidden/>
              </w:rPr>
              <w:instrText xml:space="preserve"> PAGEREF _Toc512206130 \h </w:instrText>
            </w:r>
            <w:r>
              <w:rPr>
                <w:noProof/>
                <w:webHidden/>
              </w:rPr>
            </w:r>
            <w:r>
              <w:rPr>
                <w:noProof/>
                <w:webHidden/>
              </w:rPr>
              <w:fldChar w:fldCharType="separate"/>
            </w:r>
            <w:r>
              <w:rPr>
                <w:noProof/>
                <w:webHidden/>
              </w:rPr>
              <w:t>7</w:t>
            </w:r>
            <w:r>
              <w:rPr>
                <w:noProof/>
                <w:webHidden/>
              </w:rPr>
              <w:fldChar w:fldCharType="end"/>
            </w:r>
          </w:hyperlink>
        </w:p>
        <w:p w14:paraId="561A5C44" w14:textId="1BA81897" w:rsidR="009D3F7C" w:rsidRDefault="009D3F7C">
          <w:pPr>
            <w:pStyle w:val="TOC2"/>
            <w:tabs>
              <w:tab w:val="right" w:leader="dot" w:pos="9134"/>
            </w:tabs>
            <w:rPr>
              <w:rFonts w:asciiTheme="minorHAnsi" w:eastAsiaTheme="minorEastAsia" w:hAnsiTheme="minorHAnsi"/>
              <w:noProof/>
            </w:rPr>
          </w:pPr>
          <w:hyperlink w:anchor="_Toc512206131" w:history="1">
            <w:r w:rsidRPr="007F5206">
              <w:rPr>
                <w:rStyle w:val="Hyperlink"/>
                <w:noProof/>
              </w:rPr>
              <w:t>2.1. Scope:</w:t>
            </w:r>
            <w:r>
              <w:rPr>
                <w:noProof/>
                <w:webHidden/>
              </w:rPr>
              <w:tab/>
            </w:r>
            <w:r>
              <w:rPr>
                <w:noProof/>
                <w:webHidden/>
              </w:rPr>
              <w:fldChar w:fldCharType="begin"/>
            </w:r>
            <w:r>
              <w:rPr>
                <w:noProof/>
                <w:webHidden/>
              </w:rPr>
              <w:instrText xml:space="preserve"> PAGEREF _Toc512206131 \h </w:instrText>
            </w:r>
            <w:r>
              <w:rPr>
                <w:noProof/>
                <w:webHidden/>
              </w:rPr>
            </w:r>
            <w:r>
              <w:rPr>
                <w:noProof/>
                <w:webHidden/>
              </w:rPr>
              <w:fldChar w:fldCharType="separate"/>
            </w:r>
            <w:r>
              <w:rPr>
                <w:noProof/>
                <w:webHidden/>
              </w:rPr>
              <w:t>8</w:t>
            </w:r>
            <w:r>
              <w:rPr>
                <w:noProof/>
                <w:webHidden/>
              </w:rPr>
              <w:fldChar w:fldCharType="end"/>
            </w:r>
          </w:hyperlink>
        </w:p>
        <w:p w14:paraId="4C528DFF" w14:textId="5F3B232E" w:rsidR="009D3F7C" w:rsidRDefault="009D3F7C">
          <w:pPr>
            <w:pStyle w:val="TOC3"/>
            <w:tabs>
              <w:tab w:val="right" w:leader="dot" w:pos="9134"/>
            </w:tabs>
            <w:rPr>
              <w:rFonts w:asciiTheme="minorHAnsi" w:eastAsiaTheme="minorEastAsia" w:hAnsiTheme="minorHAnsi"/>
              <w:noProof/>
            </w:rPr>
          </w:pPr>
          <w:hyperlink w:anchor="_Toc512206132" w:history="1">
            <w:r w:rsidRPr="007F5206">
              <w:rPr>
                <w:rStyle w:val="Hyperlink"/>
                <w:noProof/>
              </w:rPr>
              <w:t>2.1.1. Heterogeneous networks (HetNets):</w:t>
            </w:r>
            <w:r>
              <w:rPr>
                <w:noProof/>
                <w:webHidden/>
              </w:rPr>
              <w:tab/>
            </w:r>
            <w:r>
              <w:rPr>
                <w:noProof/>
                <w:webHidden/>
              </w:rPr>
              <w:fldChar w:fldCharType="begin"/>
            </w:r>
            <w:r>
              <w:rPr>
                <w:noProof/>
                <w:webHidden/>
              </w:rPr>
              <w:instrText xml:space="preserve"> PAGEREF _Toc512206132 \h </w:instrText>
            </w:r>
            <w:r>
              <w:rPr>
                <w:noProof/>
                <w:webHidden/>
              </w:rPr>
            </w:r>
            <w:r>
              <w:rPr>
                <w:noProof/>
                <w:webHidden/>
              </w:rPr>
              <w:fldChar w:fldCharType="separate"/>
            </w:r>
            <w:r>
              <w:rPr>
                <w:noProof/>
                <w:webHidden/>
              </w:rPr>
              <w:t>8</w:t>
            </w:r>
            <w:r>
              <w:rPr>
                <w:noProof/>
                <w:webHidden/>
              </w:rPr>
              <w:fldChar w:fldCharType="end"/>
            </w:r>
          </w:hyperlink>
        </w:p>
        <w:p w14:paraId="161E3BB1" w14:textId="6D79CAA4" w:rsidR="009D3F7C" w:rsidRDefault="009D3F7C">
          <w:pPr>
            <w:pStyle w:val="TOC3"/>
            <w:tabs>
              <w:tab w:val="right" w:leader="dot" w:pos="9134"/>
            </w:tabs>
            <w:rPr>
              <w:rFonts w:asciiTheme="minorHAnsi" w:eastAsiaTheme="minorEastAsia" w:hAnsiTheme="minorHAnsi"/>
              <w:noProof/>
            </w:rPr>
          </w:pPr>
          <w:hyperlink w:anchor="_Toc512206133" w:history="1">
            <w:r w:rsidRPr="007F5206">
              <w:rPr>
                <w:rStyle w:val="Hyperlink"/>
                <w:noProof/>
              </w:rPr>
              <w:t>2.1.2. Massive MIMO Networks:</w:t>
            </w:r>
            <w:r>
              <w:rPr>
                <w:noProof/>
                <w:webHidden/>
              </w:rPr>
              <w:tab/>
            </w:r>
            <w:r>
              <w:rPr>
                <w:noProof/>
                <w:webHidden/>
              </w:rPr>
              <w:fldChar w:fldCharType="begin"/>
            </w:r>
            <w:r>
              <w:rPr>
                <w:noProof/>
                <w:webHidden/>
              </w:rPr>
              <w:instrText xml:space="preserve"> PAGEREF _Toc512206133 \h </w:instrText>
            </w:r>
            <w:r>
              <w:rPr>
                <w:noProof/>
                <w:webHidden/>
              </w:rPr>
            </w:r>
            <w:r>
              <w:rPr>
                <w:noProof/>
                <w:webHidden/>
              </w:rPr>
              <w:fldChar w:fldCharType="separate"/>
            </w:r>
            <w:r>
              <w:rPr>
                <w:noProof/>
                <w:webHidden/>
              </w:rPr>
              <w:t>8</w:t>
            </w:r>
            <w:r>
              <w:rPr>
                <w:noProof/>
                <w:webHidden/>
              </w:rPr>
              <w:fldChar w:fldCharType="end"/>
            </w:r>
          </w:hyperlink>
        </w:p>
        <w:p w14:paraId="20E4B6CA" w14:textId="6BD9FF35" w:rsidR="009D3F7C" w:rsidRDefault="009D3F7C">
          <w:pPr>
            <w:pStyle w:val="TOC3"/>
            <w:tabs>
              <w:tab w:val="right" w:leader="dot" w:pos="9134"/>
            </w:tabs>
            <w:rPr>
              <w:rFonts w:asciiTheme="minorHAnsi" w:eastAsiaTheme="minorEastAsia" w:hAnsiTheme="minorHAnsi"/>
              <w:noProof/>
            </w:rPr>
          </w:pPr>
          <w:hyperlink w:anchor="_Toc512206134" w:history="1">
            <w:r w:rsidRPr="007F5206">
              <w:rPr>
                <w:rStyle w:val="Hyperlink"/>
                <w:noProof/>
              </w:rPr>
              <w:t>2.1.3. MmWave Networks:</w:t>
            </w:r>
            <w:r>
              <w:rPr>
                <w:noProof/>
                <w:webHidden/>
              </w:rPr>
              <w:tab/>
            </w:r>
            <w:r>
              <w:rPr>
                <w:noProof/>
                <w:webHidden/>
              </w:rPr>
              <w:fldChar w:fldCharType="begin"/>
            </w:r>
            <w:r>
              <w:rPr>
                <w:noProof/>
                <w:webHidden/>
              </w:rPr>
              <w:instrText xml:space="preserve"> PAGEREF _Toc512206134 \h </w:instrText>
            </w:r>
            <w:r>
              <w:rPr>
                <w:noProof/>
                <w:webHidden/>
              </w:rPr>
            </w:r>
            <w:r>
              <w:rPr>
                <w:noProof/>
                <w:webHidden/>
              </w:rPr>
              <w:fldChar w:fldCharType="separate"/>
            </w:r>
            <w:r>
              <w:rPr>
                <w:noProof/>
                <w:webHidden/>
              </w:rPr>
              <w:t>8</w:t>
            </w:r>
            <w:r>
              <w:rPr>
                <w:noProof/>
                <w:webHidden/>
              </w:rPr>
              <w:fldChar w:fldCharType="end"/>
            </w:r>
          </w:hyperlink>
        </w:p>
        <w:p w14:paraId="014533C9" w14:textId="56EC7D2E" w:rsidR="009D3F7C" w:rsidRDefault="009D3F7C">
          <w:pPr>
            <w:pStyle w:val="TOC3"/>
            <w:tabs>
              <w:tab w:val="right" w:leader="dot" w:pos="9134"/>
            </w:tabs>
            <w:rPr>
              <w:rFonts w:asciiTheme="minorHAnsi" w:eastAsiaTheme="minorEastAsia" w:hAnsiTheme="minorHAnsi"/>
              <w:noProof/>
            </w:rPr>
          </w:pPr>
          <w:hyperlink w:anchor="_Toc512206135" w:history="1">
            <w:r w:rsidRPr="007F5206">
              <w:rPr>
                <w:rStyle w:val="Hyperlink"/>
                <w:noProof/>
              </w:rPr>
              <w:t>2.1.4. Energy Harvesting Networks:</w:t>
            </w:r>
            <w:r>
              <w:rPr>
                <w:noProof/>
                <w:webHidden/>
              </w:rPr>
              <w:tab/>
            </w:r>
            <w:r>
              <w:rPr>
                <w:noProof/>
                <w:webHidden/>
              </w:rPr>
              <w:fldChar w:fldCharType="begin"/>
            </w:r>
            <w:r>
              <w:rPr>
                <w:noProof/>
                <w:webHidden/>
              </w:rPr>
              <w:instrText xml:space="preserve"> PAGEREF _Toc512206135 \h </w:instrText>
            </w:r>
            <w:r>
              <w:rPr>
                <w:noProof/>
                <w:webHidden/>
              </w:rPr>
            </w:r>
            <w:r>
              <w:rPr>
                <w:noProof/>
                <w:webHidden/>
              </w:rPr>
              <w:fldChar w:fldCharType="separate"/>
            </w:r>
            <w:r>
              <w:rPr>
                <w:noProof/>
                <w:webHidden/>
              </w:rPr>
              <w:t>8</w:t>
            </w:r>
            <w:r>
              <w:rPr>
                <w:noProof/>
                <w:webHidden/>
              </w:rPr>
              <w:fldChar w:fldCharType="end"/>
            </w:r>
          </w:hyperlink>
        </w:p>
        <w:p w14:paraId="56E055AC" w14:textId="5B94479F" w:rsidR="009D3F7C" w:rsidRDefault="009D3F7C">
          <w:pPr>
            <w:pStyle w:val="TOC3"/>
            <w:tabs>
              <w:tab w:val="right" w:leader="dot" w:pos="9134"/>
            </w:tabs>
            <w:rPr>
              <w:rFonts w:asciiTheme="minorHAnsi" w:eastAsiaTheme="minorEastAsia" w:hAnsiTheme="minorHAnsi"/>
              <w:noProof/>
            </w:rPr>
          </w:pPr>
          <w:hyperlink w:anchor="_Toc512206136" w:history="1">
            <w:r w:rsidRPr="007F5206">
              <w:rPr>
                <w:rStyle w:val="Hyperlink"/>
                <w:noProof/>
              </w:rPr>
              <w:t>2.1.5. Other 5G Candidate Technologies:</w:t>
            </w:r>
            <w:r>
              <w:rPr>
                <w:noProof/>
                <w:webHidden/>
              </w:rPr>
              <w:tab/>
            </w:r>
            <w:r>
              <w:rPr>
                <w:noProof/>
                <w:webHidden/>
              </w:rPr>
              <w:fldChar w:fldCharType="begin"/>
            </w:r>
            <w:r>
              <w:rPr>
                <w:noProof/>
                <w:webHidden/>
              </w:rPr>
              <w:instrText xml:space="preserve"> PAGEREF _Toc512206136 \h </w:instrText>
            </w:r>
            <w:r>
              <w:rPr>
                <w:noProof/>
                <w:webHidden/>
              </w:rPr>
            </w:r>
            <w:r>
              <w:rPr>
                <w:noProof/>
                <w:webHidden/>
              </w:rPr>
              <w:fldChar w:fldCharType="separate"/>
            </w:r>
            <w:r>
              <w:rPr>
                <w:noProof/>
                <w:webHidden/>
              </w:rPr>
              <w:t>8</w:t>
            </w:r>
            <w:r>
              <w:rPr>
                <w:noProof/>
                <w:webHidden/>
              </w:rPr>
              <w:fldChar w:fldCharType="end"/>
            </w:r>
          </w:hyperlink>
        </w:p>
        <w:p w14:paraId="77439567" w14:textId="6C6D7ED5" w:rsidR="009D3F7C" w:rsidRDefault="009D3F7C">
          <w:pPr>
            <w:pStyle w:val="TOC4"/>
            <w:tabs>
              <w:tab w:val="right" w:leader="dot" w:pos="9134"/>
            </w:tabs>
            <w:rPr>
              <w:rFonts w:asciiTheme="minorHAnsi" w:eastAsiaTheme="minorEastAsia" w:hAnsiTheme="minorHAnsi"/>
              <w:noProof/>
            </w:rPr>
          </w:pPr>
          <w:hyperlink w:anchor="_Toc512206137" w:history="1">
            <w:r w:rsidRPr="007F5206">
              <w:rPr>
                <w:rStyle w:val="Hyperlink"/>
                <w:noProof/>
              </w:rPr>
              <w:t>2.1.5.1. Device to Device communication (D2D):</w:t>
            </w:r>
            <w:r>
              <w:rPr>
                <w:noProof/>
                <w:webHidden/>
              </w:rPr>
              <w:tab/>
            </w:r>
            <w:r>
              <w:rPr>
                <w:noProof/>
                <w:webHidden/>
              </w:rPr>
              <w:fldChar w:fldCharType="begin"/>
            </w:r>
            <w:r>
              <w:rPr>
                <w:noProof/>
                <w:webHidden/>
              </w:rPr>
              <w:instrText xml:space="preserve"> PAGEREF _Toc512206137 \h </w:instrText>
            </w:r>
            <w:r>
              <w:rPr>
                <w:noProof/>
                <w:webHidden/>
              </w:rPr>
            </w:r>
            <w:r>
              <w:rPr>
                <w:noProof/>
                <w:webHidden/>
              </w:rPr>
              <w:fldChar w:fldCharType="separate"/>
            </w:r>
            <w:r>
              <w:rPr>
                <w:noProof/>
                <w:webHidden/>
              </w:rPr>
              <w:t>8</w:t>
            </w:r>
            <w:r>
              <w:rPr>
                <w:noProof/>
                <w:webHidden/>
              </w:rPr>
              <w:fldChar w:fldCharType="end"/>
            </w:r>
          </w:hyperlink>
        </w:p>
        <w:p w14:paraId="76C787A0" w14:textId="65D13DB8" w:rsidR="009D3F7C" w:rsidRDefault="009D3F7C">
          <w:pPr>
            <w:pStyle w:val="TOC4"/>
            <w:tabs>
              <w:tab w:val="right" w:leader="dot" w:pos="9134"/>
            </w:tabs>
            <w:rPr>
              <w:rFonts w:asciiTheme="minorHAnsi" w:eastAsiaTheme="minorEastAsia" w:hAnsiTheme="minorHAnsi"/>
              <w:noProof/>
            </w:rPr>
          </w:pPr>
          <w:hyperlink w:anchor="_Toc512206138" w:history="1">
            <w:r w:rsidRPr="007F5206">
              <w:rPr>
                <w:rStyle w:val="Hyperlink"/>
                <w:noProof/>
              </w:rPr>
              <w:t>2.1.5.2. Full Duplex communication:</w:t>
            </w:r>
            <w:r>
              <w:rPr>
                <w:noProof/>
                <w:webHidden/>
              </w:rPr>
              <w:tab/>
            </w:r>
            <w:r>
              <w:rPr>
                <w:noProof/>
                <w:webHidden/>
              </w:rPr>
              <w:fldChar w:fldCharType="begin"/>
            </w:r>
            <w:r>
              <w:rPr>
                <w:noProof/>
                <w:webHidden/>
              </w:rPr>
              <w:instrText xml:space="preserve"> PAGEREF _Toc512206138 \h </w:instrText>
            </w:r>
            <w:r>
              <w:rPr>
                <w:noProof/>
                <w:webHidden/>
              </w:rPr>
            </w:r>
            <w:r>
              <w:rPr>
                <w:noProof/>
                <w:webHidden/>
              </w:rPr>
              <w:fldChar w:fldCharType="separate"/>
            </w:r>
            <w:r>
              <w:rPr>
                <w:noProof/>
                <w:webHidden/>
              </w:rPr>
              <w:t>8</w:t>
            </w:r>
            <w:r>
              <w:rPr>
                <w:noProof/>
                <w:webHidden/>
              </w:rPr>
              <w:fldChar w:fldCharType="end"/>
            </w:r>
          </w:hyperlink>
        </w:p>
        <w:p w14:paraId="5FAB0507" w14:textId="4341AEFE" w:rsidR="009D3F7C" w:rsidRDefault="009D3F7C">
          <w:pPr>
            <w:pStyle w:val="TOC4"/>
            <w:tabs>
              <w:tab w:val="right" w:leader="dot" w:pos="9134"/>
            </w:tabs>
            <w:rPr>
              <w:rFonts w:asciiTheme="minorHAnsi" w:eastAsiaTheme="minorEastAsia" w:hAnsiTheme="minorHAnsi"/>
              <w:noProof/>
            </w:rPr>
          </w:pPr>
          <w:hyperlink w:anchor="_Toc512206139" w:history="1">
            <w:r w:rsidRPr="007F5206">
              <w:rPr>
                <w:rStyle w:val="Hyperlink"/>
                <w:noProof/>
              </w:rPr>
              <w:t>2.1.5.3. Cloud radio access network(C-RAN):</w:t>
            </w:r>
            <w:r>
              <w:rPr>
                <w:noProof/>
                <w:webHidden/>
              </w:rPr>
              <w:tab/>
            </w:r>
            <w:r>
              <w:rPr>
                <w:noProof/>
                <w:webHidden/>
              </w:rPr>
              <w:fldChar w:fldCharType="begin"/>
            </w:r>
            <w:r>
              <w:rPr>
                <w:noProof/>
                <w:webHidden/>
              </w:rPr>
              <w:instrText xml:space="preserve"> PAGEREF _Toc512206139 \h </w:instrText>
            </w:r>
            <w:r>
              <w:rPr>
                <w:noProof/>
                <w:webHidden/>
              </w:rPr>
            </w:r>
            <w:r>
              <w:rPr>
                <w:noProof/>
                <w:webHidden/>
              </w:rPr>
              <w:fldChar w:fldCharType="separate"/>
            </w:r>
            <w:r>
              <w:rPr>
                <w:noProof/>
                <w:webHidden/>
              </w:rPr>
              <w:t>8</w:t>
            </w:r>
            <w:r>
              <w:rPr>
                <w:noProof/>
                <w:webHidden/>
              </w:rPr>
              <w:fldChar w:fldCharType="end"/>
            </w:r>
          </w:hyperlink>
        </w:p>
        <w:p w14:paraId="3EECB9C8" w14:textId="214E00C4" w:rsidR="009D3F7C" w:rsidRDefault="009D3F7C">
          <w:pPr>
            <w:pStyle w:val="TOC4"/>
            <w:tabs>
              <w:tab w:val="right" w:leader="dot" w:pos="9134"/>
            </w:tabs>
            <w:rPr>
              <w:rFonts w:asciiTheme="minorHAnsi" w:eastAsiaTheme="minorEastAsia" w:hAnsiTheme="minorHAnsi"/>
              <w:noProof/>
            </w:rPr>
          </w:pPr>
          <w:hyperlink w:anchor="_Toc512206140" w:history="1">
            <w:r w:rsidRPr="007F5206">
              <w:rPr>
                <w:rStyle w:val="Hyperlink"/>
                <w:noProof/>
              </w:rPr>
              <w:t>2.1.5.4. Self-organizing networks(SONs):</w:t>
            </w:r>
            <w:r>
              <w:rPr>
                <w:noProof/>
                <w:webHidden/>
              </w:rPr>
              <w:tab/>
            </w:r>
            <w:r>
              <w:rPr>
                <w:noProof/>
                <w:webHidden/>
              </w:rPr>
              <w:fldChar w:fldCharType="begin"/>
            </w:r>
            <w:r>
              <w:rPr>
                <w:noProof/>
                <w:webHidden/>
              </w:rPr>
              <w:instrText xml:space="preserve"> PAGEREF _Toc512206140 \h </w:instrText>
            </w:r>
            <w:r>
              <w:rPr>
                <w:noProof/>
                <w:webHidden/>
              </w:rPr>
            </w:r>
            <w:r>
              <w:rPr>
                <w:noProof/>
                <w:webHidden/>
              </w:rPr>
              <w:fldChar w:fldCharType="separate"/>
            </w:r>
            <w:r>
              <w:rPr>
                <w:noProof/>
                <w:webHidden/>
              </w:rPr>
              <w:t>8</w:t>
            </w:r>
            <w:r>
              <w:rPr>
                <w:noProof/>
                <w:webHidden/>
              </w:rPr>
              <w:fldChar w:fldCharType="end"/>
            </w:r>
          </w:hyperlink>
        </w:p>
        <w:p w14:paraId="1A9FF823" w14:textId="7F94413E" w:rsidR="009D3F7C" w:rsidRDefault="009D3F7C">
          <w:pPr>
            <w:pStyle w:val="TOC3"/>
            <w:tabs>
              <w:tab w:val="right" w:leader="dot" w:pos="9134"/>
            </w:tabs>
            <w:rPr>
              <w:rFonts w:asciiTheme="minorHAnsi" w:eastAsiaTheme="minorEastAsia" w:hAnsiTheme="minorHAnsi"/>
              <w:noProof/>
            </w:rPr>
          </w:pPr>
          <w:hyperlink w:anchor="_Toc512206141" w:history="1">
            <w:r w:rsidRPr="007F5206">
              <w:rPr>
                <w:rStyle w:val="Hyperlink"/>
                <w:noProof/>
              </w:rPr>
              <w:t>2.1.6. Summary:</w:t>
            </w:r>
            <w:r>
              <w:rPr>
                <w:noProof/>
                <w:webHidden/>
              </w:rPr>
              <w:tab/>
            </w:r>
            <w:r>
              <w:rPr>
                <w:noProof/>
                <w:webHidden/>
              </w:rPr>
              <w:fldChar w:fldCharType="begin"/>
            </w:r>
            <w:r>
              <w:rPr>
                <w:noProof/>
                <w:webHidden/>
              </w:rPr>
              <w:instrText xml:space="preserve"> PAGEREF _Toc512206141 \h </w:instrText>
            </w:r>
            <w:r>
              <w:rPr>
                <w:noProof/>
                <w:webHidden/>
              </w:rPr>
            </w:r>
            <w:r>
              <w:rPr>
                <w:noProof/>
                <w:webHidden/>
              </w:rPr>
              <w:fldChar w:fldCharType="separate"/>
            </w:r>
            <w:r>
              <w:rPr>
                <w:noProof/>
                <w:webHidden/>
              </w:rPr>
              <w:t>8</w:t>
            </w:r>
            <w:r>
              <w:rPr>
                <w:noProof/>
                <w:webHidden/>
              </w:rPr>
              <w:fldChar w:fldCharType="end"/>
            </w:r>
          </w:hyperlink>
        </w:p>
        <w:p w14:paraId="05FF1F53" w14:textId="3D92ACEB" w:rsidR="009D3F7C" w:rsidRDefault="009D3F7C">
          <w:pPr>
            <w:pStyle w:val="TOC2"/>
            <w:tabs>
              <w:tab w:val="right" w:leader="dot" w:pos="9134"/>
            </w:tabs>
            <w:rPr>
              <w:rFonts w:asciiTheme="minorHAnsi" w:eastAsiaTheme="minorEastAsia" w:hAnsiTheme="minorHAnsi"/>
              <w:noProof/>
            </w:rPr>
          </w:pPr>
          <w:hyperlink w:anchor="_Toc512206142" w:history="1">
            <w:r w:rsidRPr="007F5206">
              <w:rPr>
                <w:rStyle w:val="Hyperlink"/>
                <w:noProof/>
              </w:rPr>
              <w:t>2.2. Optimization techniques</w:t>
            </w:r>
            <w:r>
              <w:rPr>
                <w:noProof/>
                <w:webHidden/>
              </w:rPr>
              <w:tab/>
            </w:r>
            <w:r>
              <w:rPr>
                <w:noProof/>
                <w:webHidden/>
              </w:rPr>
              <w:fldChar w:fldCharType="begin"/>
            </w:r>
            <w:r>
              <w:rPr>
                <w:noProof/>
                <w:webHidden/>
              </w:rPr>
              <w:instrText xml:space="preserve"> PAGEREF _Toc512206142 \h </w:instrText>
            </w:r>
            <w:r>
              <w:rPr>
                <w:noProof/>
                <w:webHidden/>
              </w:rPr>
            </w:r>
            <w:r>
              <w:rPr>
                <w:noProof/>
                <w:webHidden/>
              </w:rPr>
              <w:fldChar w:fldCharType="separate"/>
            </w:r>
            <w:r>
              <w:rPr>
                <w:noProof/>
                <w:webHidden/>
              </w:rPr>
              <w:t>8</w:t>
            </w:r>
            <w:r>
              <w:rPr>
                <w:noProof/>
                <w:webHidden/>
              </w:rPr>
              <w:fldChar w:fldCharType="end"/>
            </w:r>
          </w:hyperlink>
        </w:p>
        <w:p w14:paraId="27616701" w14:textId="6BF26E33" w:rsidR="009D3F7C" w:rsidRDefault="009D3F7C">
          <w:pPr>
            <w:pStyle w:val="TOC3"/>
            <w:tabs>
              <w:tab w:val="right" w:leader="dot" w:pos="9134"/>
            </w:tabs>
            <w:rPr>
              <w:rFonts w:asciiTheme="minorHAnsi" w:eastAsiaTheme="minorEastAsia" w:hAnsiTheme="minorHAnsi"/>
              <w:noProof/>
            </w:rPr>
          </w:pPr>
          <w:hyperlink w:anchor="_Toc512206143" w:history="1">
            <w:r w:rsidRPr="007F5206">
              <w:rPr>
                <w:rStyle w:val="Hyperlink"/>
                <w:noProof/>
              </w:rPr>
              <w:t>2.2.1. Game Theory</w:t>
            </w:r>
            <w:r>
              <w:rPr>
                <w:noProof/>
                <w:webHidden/>
              </w:rPr>
              <w:tab/>
            </w:r>
            <w:r>
              <w:rPr>
                <w:noProof/>
                <w:webHidden/>
              </w:rPr>
              <w:fldChar w:fldCharType="begin"/>
            </w:r>
            <w:r>
              <w:rPr>
                <w:noProof/>
                <w:webHidden/>
              </w:rPr>
              <w:instrText xml:space="preserve"> PAGEREF _Toc512206143 \h </w:instrText>
            </w:r>
            <w:r>
              <w:rPr>
                <w:noProof/>
                <w:webHidden/>
              </w:rPr>
            </w:r>
            <w:r>
              <w:rPr>
                <w:noProof/>
                <w:webHidden/>
              </w:rPr>
              <w:fldChar w:fldCharType="separate"/>
            </w:r>
            <w:r>
              <w:rPr>
                <w:noProof/>
                <w:webHidden/>
              </w:rPr>
              <w:t>8</w:t>
            </w:r>
            <w:r>
              <w:rPr>
                <w:noProof/>
                <w:webHidden/>
              </w:rPr>
              <w:fldChar w:fldCharType="end"/>
            </w:r>
          </w:hyperlink>
        </w:p>
        <w:p w14:paraId="5EB95F83" w14:textId="4D5710EB" w:rsidR="009D3F7C" w:rsidRDefault="009D3F7C">
          <w:pPr>
            <w:pStyle w:val="TOC4"/>
            <w:tabs>
              <w:tab w:val="right" w:leader="dot" w:pos="9134"/>
            </w:tabs>
            <w:rPr>
              <w:rFonts w:asciiTheme="minorHAnsi" w:eastAsiaTheme="minorEastAsia" w:hAnsiTheme="minorHAnsi"/>
              <w:noProof/>
            </w:rPr>
          </w:pPr>
          <w:hyperlink w:anchor="_Toc512206144" w:history="1">
            <w:r w:rsidRPr="007F5206">
              <w:rPr>
                <w:rStyle w:val="Hyperlink"/>
                <w:noProof/>
              </w:rPr>
              <w:t>2.2.1.1. Non-Cooperative:</w:t>
            </w:r>
            <w:r>
              <w:rPr>
                <w:noProof/>
                <w:webHidden/>
              </w:rPr>
              <w:tab/>
            </w:r>
            <w:r>
              <w:rPr>
                <w:noProof/>
                <w:webHidden/>
              </w:rPr>
              <w:fldChar w:fldCharType="begin"/>
            </w:r>
            <w:r>
              <w:rPr>
                <w:noProof/>
                <w:webHidden/>
              </w:rPr>
              <w:instrText xml:space="preserve"> PAGEREF _Toc512206144 \h </w:instrText>
            </w:r>
            <w:r>
              <w:rPr>
                <w:noProof/>
                <w:webHidden/>
              </w:rPr>
            </w:r>
            <w:r>
              <w:rPr>
                <w:noProof/>
                <w:webHidden/>
              </w:rPr>
              <w:fldChar w:fldCharType="separate"/>
            </w:r>
            <w:r>
              <w:rPr>
                <w:noProof/>
                <w:webHidden/>
              </w:rPr>
              <w:t>8</w:t>
            </w:r>
            <w:r>
              <w:rPr>
                <w:noProof/>
                <w:webHidden/>
              </w:rPr>
              <w:fldChar w:fldCharType="end"/>
            </w:r>
          </w:hyperlink>
        </w:p>
        <w:p w14:paraId="08920FBE" w14:textId="150ECD5C" w:rsidR="009D3F7C" w:rsidRDefault="009D3F7C">
          <w:pPr>
            <w:pStyle w:val="TOC4"/>
            <w:tabs>
              <w:tab w:val="right" w:leader="dot" w:pos="9134"/>
            </w:tabs>
            <w:rPr>
              <w:rFonts w:asciiTheme="minorHAnsi" w:eastAsiaTheme="minorEastAsia" w:hAnsiTheme="minorHAnsi"/>
              <w:noProof/>
            </w:rPr>
          </w:pPr>
          <w:hyperlink w:anchor="_Toc512206145" w:history="1">
            <w:r w:rsidRPr="007F5206">
              <w:rPr>
                <w:rStyle w:val="Hyperlink"/>
                <w:noProof/>
              </w:rPr>
              <w:t>2.2.1.2. Cooperative:</w:t>
            </w:r>
            <w:r>
              <w:rPr>
                <w:noProof/>
                <w:webHidden/>
              </w:rPr>
              <w:tab/>
            </w:r>
            <w:r>
              <w:rPr>
                <w:noProof/>
                <w:webHidden/>
              </w:rPr>
              <w:fldChar w:fldCharType="begin"/>
            </w:r>
            <w:r>
              <w:rPr>
                <w:noProof/>
                <w:webHidden/>
              </w:rPr>
              <w:instrText xml:space="preserve"> PAGEREF _Toc512206145 \h </w:instrText>
            </w:r>
            <w:r>
              <w:rPr>
                <w:noProof/>
                <w:webHidden/>
              </w:rPr>
            </w:r>
            <w:r>
              <w:rPr>
                <w:noProof/>
                <w:webHidden/>
              </w:rPr>
              <w:fldChar w:fldCharType="separate"/>
            </w:r>
            <w:r>
              <w:rPr>
                <w:noProof/>
                <w:webHidden/>
              </w:rPr>
              <w:t>8</w:t>
            </w:r>
            <w:r>
              <w:rPr>
                <w:noProof/>
                <w:webHidden/>
              </w:rPr>
              <w:fldChar w:fldCharType="end"/>
            </w:r>
          </w:hyperlink>
        </w:p>
        <w:p w14:paraId="667295C2" w14:textId="477F303B" w:rsidR="009D3F7C" w:rsidRDefault="009D3F7C">
          <w:pPr>
            <w:pStyle w:val="TOC4"/>
            <w:tabs>
              <w:tab w:val="right" w:leader="dot" w:pos="9134"/>
            </w:tabs>
            <w:rPr>
              <w:rFonts w:asciiTheme="minorHAnsi" w:eastAsiaTheme="minorEastAsia" w:hAnsiTheme="minorHAnsi"/>
              <w:noProof/>
            </w:rPr>
          </w:pPr>
          <w:hyperlink w:anchor="_Toc512206146" w:history="1">
            <w:r w:rsidRPr="007F5206">
              <w:rPr>
                <w:rStyle w:val="Hyperlink"/>
                <w:noProof/>
              </w:rPr>
              <w:t>2.2.1.3. Challenges:</w:t>
            </w:r>
            <w:r>
              <w:rPr>
                <w:noProof/>
                <w:webHidden/>
              </w:rPr>
              <w:tab/>
            </w:r>
            <w:r>
              <w:rPr>
                <w:noProof/>
                <w:webHidden/>
              </w:rPr>
              <w:fldChar w:fldCharType="begin"/>
            </w:r>
            <w:r>
              <w:rPr>
                <w:noProof/>
                <w:webHidden/>
              </w:rPr>
              <w:instrText xml:space="preserve"> PAGEREF _Toc512206146 \h </w:instrText>
            </w:r>
            <w:r>
              <w:rPr>
                <w:noProof/>
                <w:webHidden/>
              </w:rPr>
            </w:r>
            <w:r>
              <w:rPr>
                <w:noProof/>
                <w:webHidden/>
              </w:rPr>
              <w:fldChar w:fldCharType="separate"/>
            </w:r>
            <w:r>
              <w:rPr>
                <w:noProof/>
                <w:webHidden/>
              </w:rPr>
              <w:t>8</w:t>
            </w:r>
            <w:r>
              <w:rPr>
                <w:noProof/>
                <w:webHidden/>
              </w:rPr>
              <w:fldChar w:fldCharType="end"/>
            </w:r>
          </w:hyperlink>
        </w:p>
        <w:p w14:paraId="54E813FC" w14:textId="0B8270C8" w:rsidR="009D3F7C" w:rsidRDefault="009D3F7C">
          <w:pPr>
            <w:pStyle w:val="TOC3"/>
            <w:tabs>
              <w:tab w:val="right" w:leader="dot" w:pos="9134"/>
            </w:tabs>
            <w:rPr>
              <w:rFonts w:asciiTheme="minorHAnsi" w:eastAsiaTheme="minorEastAsia" w:hAnsiTheme="minorHAnsi"/>
              <w:noProof/>
            </w:rPr>
          </w:pPr>
          <w:hyperlink w:anchor="_Toc512206147" w:history="1">
            <w:r w:rsidRPr="007F5206">
              <w:rPr>
                <w:rStyle w:val="Hyperlink"/>
                <w:noProof/>
              </w:rPr>
              <w:t>2.2.2. Combinatorial optimization</w:t>
            </w:r>
            <w:r>
              <w:rPr>
                <w:noProof/>
                <w:webHidden/>
              </w:rPr>
              <w:tab/>
            </w:r>
            <w:r>
              <w:rPr>
                <w:noProof/>
                <w:webHidden/>
              </w:rPr>
              <w:fldChar w:fldCharType="begin"/>
            </w:r>
            <w:r>
              <w:rPr>
                <w:noProof/>
                <w:webHidden/>
              </w:rPr>
              <w:instrText xml:space="preserve"> PAGEREF _Toc512206147 \h </w:instrText>
            </w:r>
            <w:r>
              <w:rPr>
                <w:noProof/>
                <w:webHidden/>
              </w:rPr>
            </w:r>
            <w:r>
              <w:rPr>
                <w:noProof/>
                <w:webHidden/>
              </w:rPr>
              <w:fldChar w:fldCharType="separate"/>
            </w:r>
            <w:r>
              <w:rPr>
                <w:noProof/>
                <w:webHidden/>
              </w:rPr>
              <w:t>8</w:t>
            </w:r>
            <w:r>
              <w:rPr>
                <w:noProof/>
                <w:webHidden/>
              </w:rPr>
              <w:fldChar w:fldCharType="end"/>
            </w:r>
          </w:hyperlink>
        </w:p>
        <w:p w14:paraId="66538296" w14:textId="442A2780" w:rsidR="009D3F7C" w:rsidRDefault="009D3F7C">
          <w:pPr>
            <w:pStyle w:val="TOC3"/>
            <w:tabs>
              <w:tab w:val="right" w:leader="dot" w:pos="9134"/>
            </w:tabs>
            <w:rPr>
              <w:rFonts w:asciiTheme="minorHAnsi" w:eastAsiaTheme="minorEastAsia" w:hAnsiTheme="minorHAnsi"/>
              <w:noProof/>
            </w:rPr>
          </w:pPr>
          <w:hyperlink w:anchor="_Toc512206148" w:history="1">
            <w:r w:rsidRPr="007F5206">
              <w:rPr>
                <w:rStyle w:val="Hyperlink"/>
                <w:noProof/>
              </w:rPr>
              <w:t>2.2.3. Stochastic geometry</w:t>
            </w:r>
            <w:r>
              <w:rPr>
                <w:noProof/>
                <w:webHidden/>
              </w:rPr>
              <w:tab/>
            </w:r>
            <w:r>
              <w:rPr>
                <w:noProof/>
                <w:webHidden/>
              </w:rPr>
              <w:fldChar w:fldCharType="begin"/>
            </w:r>
            <w:r>
              <w:rPr>
                <w:noProof/>
                <w:webHidden/>
              </w:rPr>
              <w:instrText xml:space="preserve"> PAGEREF _Toc512206148 \h </w:instrText>
            </w:r>
            <w:r>
              <w:rPr>
                <w:noProof/>
                <w:webHidden/>
              </w:rPr>
            </w:r>
            <w:r>
              <w:rPr>
                <w:noProof/>
                <w:webHidden/>
              </w:rPr>
              <w:fldChar w:fldCharType="separate"/>
            </w:r>
            <w:r>
              <w:rPr>
                <w:noProof/>
                <w:webHidden/>
              </w:rPr>
              <w:t>8</w:t>
            </w:r>
            <w:r>
              <w:rPr>
                <w:noProof/>
                <w:webHidden/>
              </w:rPr>
              <w:fldChar w:fldCharType="end"/>
            </w:r>
          </w:hyperlink>
        </w:p>
        <w:p w14:paraId="2CC59EBE" w14:textId="1184A072" w:rsidR="009D3F7C" w:rsidRDefault="009D3F7C">
          <w:pPr>
            <w:pStyle w:val="TOC4"/>
            <w:tabs>
              <w:tab w:val="right" w:leader="dot" w:pos="9134"/>
            </w:tabs>
            <w:rPr>
              <w:rFonts w:asciiTheme="minorHAnsi" w:eastAsiaTheme="minorEastAsia" w:hAnsiTheme="minorHAnsi"/>
              <w:noProof/>
            </w:rPr>
          </w:pPr>
          <w:hyperlink w:anchor="_Toc512206149" w:history="1">
            <w:r w:rsidRPr="007F5206">
              <w:rPr>
                <w:rStyle w:val="Hyperlink"/>
                <w:noProof/>
              </w:rPr>
              <w:t>2.2.3.1. How to model and analyze network geometry?</w:t>
            </w:r>
            <w:r>
              <w:rPr>
                <w:noProof/>
                <w:webHidden/>
              </w:rPr>
              <w:tab/>
            </w:r>
            <w:r>
              <w:rPr>
                <w:noProof/>
                <w:webHidden/>
              </w:rPr>
              <w:fldChar w:fldCharType="begin"/>
            </w:r>
            <w:r>
              <w:rPr>
                <w:noProof/>
                <w:webHidden/>
              </w:rPr>
              <w:instrText xml:space="preserve"> PAGEREF _Toc512206149 \h </w:instrText>
            </w:r>
            <w:r>
              <w:rPr>
                <w:noProof/>
                <w:webHidden/>
              </w:rPr>
            </w:r>
            <w:r>
              <w:rPr>
                <w:noProof/>
                <w:webHidden/>
              </w:rPr>
              <w:fldChar w:fldCharType="separate"/>
            </w:r>
            <w:r>
              <w:rPr>
                <w:noProof/>
                <w:webHidden/>
              </w:rPr>
              <w:t>8</w:t>
            </w:r>
            <w:r>
              <w:rPr>
                <w:noProof/>
                <w:webHidden/>
              </w:rPr>
              <w:fldChar w:fldCharType="end"/>
            </w:r>
          </w:hyperlink>
        </w:p>
        <w:p w14:paraId="3467A83B" w14:textId="6DF30975" w:rsidR="009D3F7C" w:rsidRDefault="009D3F7C">
          <w:pPr>
            <w:pStyle w:val="TOC4"/>
            <w:tabs>
              <w:tab w:val="right" w:leader="dot" w:pos="9134"/>
            </w:tabs>
            <w:rPr>
              <w:rFonts w:asciiTheme="minorHAnsi" w:eastAsiaTheme="minorEastAsia" w:hAnsiTheme="minorHAnsi"/>
              <w:noProof/>
            </w:rPr>
          </w:pPr>
          <w:hyperlink w:anchor="_Toc512206150" w:history="1">
            <w:r w:rsidRPr="007F5206">
              <w:rPr>
                <w:rStyle w:val="Hyperlink"/>
                <w:noProof/>
              </w:rPr>
              <w:t>2.2.3.2. Point Process Fundamental of Stochastic Geometry</w:t>
            </w:r>
            <w:r>
              <w:rPr>
                <w:noProof/>
                <w:webHidden/>
              </w:rPr>
              <w:tab/>
            </w:r>
            <w:r>
              <w:rPr>
                <w:noProof/>
                <w:webHidden/>
              </w:rPr>
              <w:fldChar w:fldCharType="begin"/>
            </w:r>
            <w:r>
              <w:rPr>
                <w:noProof/>
                <w:webHidden/>
              </w:rPr>
              <w:instrText xml:space="preserve"> PAGEREF _Toc512206150 \h </w:instrText>
            </w:r>
            <w:r>
              <w:rPr>
                <w:noProof/>
                <w:webHidden/>
              </w:rPr>
            </w:r>
            <w:r>
              <w:rPr>
                <w:noProof/>
                <w:webHidden/>
              </w:rPr>
              <w:fldChar w:fldCharType="separate"/>
            </w:r>
            <w:r>
              <w:rPr>
                <w:noProof/>
                <w:webHidden/>
              </w:rPr>
              <w:t>8</w:t>
            </w:r>
            <w:r>
              <w:rPr>
                <w:noProof/>
                <w:webHidden/>
              </w:rPr>
              <w:fldChar w:fldCharType="end"/>
            </w:r>
          </w:hyperlink>
        </w:p>
        <w:p w14:paraId="07ADA4AC" w14:textId="5FFF5EFC" w:rsidR="009D3F7C" w:rsidRDefault="009D3F7C">
          <w:pPr>
            <w:pStyle w:val="TOC3"/>
            <w:tabs>
              <w:tab w:val="right" w:leader="dot" w:pos="9134"/>
            </w:tabs>
            <w:rPr>
              <w:rFonts w:asciiTheme="minorHAnsi" w:eastAsiaTheme="minorEastAsia" w:hAnsiTheme="minorHAnsi"/>
              <w:noProof/>
            </w:rPr>
          </w:pPr>
          <w:hyperlink w:anchor="_Toc512206151" w:history="1">
            <w:r w:rsidRPr="007F5206">
              <w:rPr>
                <w:rStyle w:val="Hyperlink"/>
                <w:noProof/>
              </w:rPr>
              <w:t>2.2.4. Evolutionary algorithm</w:t>
            </w:r>
            <w:r>
              <w:rPr>
                <w:noProof/>
                <w:webHidden/>
              </w:rPr>
              <w:tab/>
            </w:r>
            <w:r>
              <w:rPr>
                <w:noProof/>
                <w:webHidden/>
              </w:rPr>
              <w:fldChar w:fldCharType="begin"/>
            </w:r>
            <w:r>
              <w:rPr>
                <w:noProof/>
                <w:webHidden/>
              </w:rPr>
              <w:instrText xml:space="preserve"> PAGEREF _Toc512206151 \h </w:instrText>
            </w:r>
            <w:r>
              <w:rPr>
                <w:noProof/>
                <w:webHidden/>
              </w:rPr>
            </w:r>
            <w:r>
              <w:rPr>
                <w:noProof/>
                <w:webHidden/>
              </w:rPr>
              <w:fldChar w:fldCharType="separate"/>
            </w:r>
            <w:r>
              <w:rPr>
                <w:noProof/>
                <w:webHidden/>
              </w:rPr>
              <w:t>8</w:t>
            </w:r>
            <w:r>
              <w:rPr>
                <w:noProof/>
                <w:webHidden/>
              </w:rPr>
              <w:fldChar w:fldCharType="end"/>
            </w:r>
          </w:hyperlink>
        </w:p>
        <w:p w14:paraId="2B9307AB" w14:textId="000CF687" w:rsidR="009D3F7C" w:rsidRDefault="009D3F7C">
          <w:pPr>
            <w:pStyle w:val="TOC2"/>
            <w:tabs>
              <w:tab w:val="right" w:leader="dot" w:pos="9134"/>
            </w:tabs>
            <w:rPr>
              <w:rFonts w:asciiTheme="minorHAnsi" w:eastAsiaTheme="minorEastAsia" w:hAnsiTheme="minorHAnsi"/>
              <w:noProof/>
            </w:rPr>
          </w:pPr>
          <w:hyperlink w:anchor="_Toc512206152" w:history="1">
            <w:r w:rsidRPr="007F5206">
              <w:rPr>
                <w:rStyle w:val="Hyperlink"/>
                <w:noProof/>
              </w:rPr>
              <w:t>2.3. Metrics</w:t>
            </w:r>
            <w:r>
              <w:rPr>
                <w:noProof/>
                <w:webHidden/>
              </w:rPr>
              <w:tab/>
            </w:r>
            <w:r>
              <w:rPr>
                <w:noProof/>
                <w:webHidden/>
              </w:rPr>
              <w:fldChar w:fldCharType="begin"/>
            </w:r>
            <w:r>
              <w:rPr>
                <w:noProof/>
                <w:webHidden/>
              </w:rPr>
              <w:instrText xml:space="preserve"> PAGEREF _Toc512206152 \h </w:instrText>
            </w:r>
            <w:r>
              <w:rPr>
                <w:noProof/>
                <w:webHidden/>
              </w:rPr>
            </w:r>
            <w:r>
              <w:rPr>
                <w:noProof/>
                <w:webHidden/>
              </w:rPr>
              <w:fldChar w:fldCharType="separate"/>
            </w:r>
            <w:r>
              <w:rPr>
                <w:noProof/>
                <w:webHidden/>
              </w:rPr>
              <w:t>8</w:t>
            </w:r>
            <w:r>
              <w:rPr>
                <w:noProof/>
                <w:webHidden/>
              </w:rPr>
              <w:fldChar w:fldCharType="end"/>
            </w:r>
          </w:hyperlink>
        </w:p>
        <w:p w14:paraId="4299F2E7" w14:textId="1A9F603C" w:rsidR="009D3F7C" w:rsidRDefault="009D3F7C">
          <w:pPr>
            <w:pStyle w:val="TOC3"/>
            <w:tabs>
              <w:tab w:val="right" w:leader="dot" w:pos="9134"/>
            </w:tabs>
            <w:rPr>
              <w:rFonts w:asciiTheme="minorHAnsi" w:eastAsiaTheme="minorEastAsia" w:hAnsiTheme="minorHAnsi"/>
              <w:noProof/>
            </w:rPr>
          </w:pPr>
          <w:hyperlink w:anchor="_Toc512206153" w:history="1">
            <w:r w:rsidRPr="007F5206">
              <w:rPr>
                <w:rStyle w:val="Hyperlink"/>
                <w:noProof/>
              </w:rPr>
              <w:t>2.3.1. outage/coverage probability</w:t>
            </w:r>
            <w:r>
              <w:rPr>
                <w:noProof/>
                <w:webHidden/>
              </w:rPr>
              <w:tab/>
            </w:r>
            <w:r>
              <w:rPr>
                <w:noProof/>
                <w:webHidden/>
              </w:rPr>
              <w:fldChar w:fldCharType="begin"/>
            </w:r>
            <w:r>
              <w:rPr>
                <w:noProof/>
                <w:webHidden/>
              </w:rPr>
              <w:instrText xml:space="preserve"> PAGEREF _Toc512206153 \h </w:instrText>
            </w:r>
            <w:r>
              <w:rPr>
                <w:noProof/>
                <w:webHidden/>
              </w:rPr>
            </w:r>
            <w:r>
              <w:rPr>
                <w:noProof/>
                <w:webHidden/>
              </w:rPr>
              <w:fldChar w:fldCharType="separate"/>
            </w:r>
            <w:r>
              <w:rPr>
                <w:noProof/>
                <w:webHidden/>
              </w:rPr>
              <w:t>8</w:t>
            </w:r>
            <w:r>
              <w:rPr>
                <w:noProof/>
                <w:webHidden/>
              </w:rPr>
              <w:fldChar w:fldCharType="end"/>
            </w:r>
          </w:hyperlink>
        </w:p>
        <w:p w14:paraId="27086235" w14:textId="2834E9F8" w:rsidR="009D3F7C" w:rsidRDefault="009D3F7C">
          <w:pPr>
            <w:pStyle w:val="TOC3"/>
            <w:tabs>
              <w:tab w:val="right" w:leader="dot" w:pos="9134"/>
            </w:tabs>
            <w:rPr>
              <w:rFonts w:asciiTheme="minorHAnsi" w:eastAsiaTheme="minorEastAsia" w:hAnsiTheme="minorHAnsi"/>
              <w:noProof/>
            </w:rPr>
          </w:pPr>
          <w:hyperlink w:anchor="_Toc512206154" w:history="1">
            <w:r w:rsidRPr="007F5206">
              <w:rPr>
                <w:rStyle w:val="Hyperlink"/>
                <w:noProof/>
              </w:rPr>
              <w:t>2.3.2. QOS</w:t>
            </w:r>
            <w:r>
              <w:rPr>
                <w:noProof/>
                <w:webHidden/>
              </w:rPr>
              <w:tab/>
            </w:r>
            <w:r>
              <w:rPr>
                <w:noProof/>
                <w:webHidden/>
              </w:rPr>
              <w:fldChar w:fldCharType="begin"/>
            </w:r>
            <w:r>
              <w:rPr>
                <w:noProof/>
                <w:webHidden/>
              </w:rPr>
              <w:instrText xml:space="preserve"> PAGEREF _Toc512206154 \h </w:instrText>
            </w:r>
            <w:r>
              <w:rPr>
                <w:noProof/>
                <w:webHidden/>
              </w:rPr>
            </w:r>
            <w:r>
              <w:rPr>
                <w:noProof/>
                <w:webHidden/>
              </w:rPr>
              <w:fldChar w:fldCharType="separate"/>
            </w:r>
            <w:r>
              <w:rPr>
                <w:noProof/>
                <w:webHidden/>
              </w:rPr>
              <w:t>9</w:t>
            </w:r>
            <w:r>
              <w:rPr>
                <w:noProof/>
                <w:webHidden/>
              </w:rPr>
              <w:fldChar w:fldCharType="end"/>
            </w:r>
          </w:hyperlink>
        </w:p>
        <w:p w14:paraId="07AC6060" w14:textId="75BC4E61" w:rsidR="009D3F7C" w:rsidRDefault="009D3F7C">
          <w:pPr>
            <w:pStyle w:val="TOC4"/>
            <w:tabs>
              <w:tab w:val="right" w:leader="dot" w:pos="9134"/>
            </w:tabs>
            <w:rPr>
              <w:rFonts w:asciiTheme="minorHAnsi" w:eastAsiaTheme="minorEastAsia" w:hAnsiTheme="minorHAnsi"/>
              <w:noProof/>
            </w:rPr>
          </w:pPr>
          <w:hyperlink w:anchor="_Toc512206155" w:history="1">
            <w:r w:rsidRPr="007F5206">
              <w:rPr>
                <w:rStyle w:val="Hyperlink"/>
                <w:noProof/>
              </w:rPr>
              <w:t>2.3.2.1. TRAFFIC IN 5G NETWORKS</w:t>
            </w:r>
            <w:r>
              <w:rPr>
                <w:noProof/>
                <w:webHidden/>
              </w:rPr>
              <w:tab/>
            </w:r>
            <w:r>
              <w:rPr>
                <w:noProof/>
                <w:webHidden/>
              </w:rPr>
              <w:fldChar w:fldCharType="begin"/>
            </w:r>
            <w:r>
              <w:rPr>
                <w:noProof/>
                <w:webHidden/>
              </w:rPr>
              <w:instrText xml:space="preserve"> PAGEREF _Toc512206155 \h </w:instrText>
            </w:r>
            <w:r>
              <w:rPr>
                <w:noProof/>
                <w:webHidden/>
              </w:rPr>
            </w:r>
            <w:r>
              <w:rPr>
                <w:noProof/>
                <w:webHidden/>
              </w:rPr>
              <w:fldChar w:fldCharType="separate"/>
            </w:r>
            <w:r>
              <w:rPr>
                <w:noProof/>
                <w:webHidden/>
              </w:rPr>
              <w:t>9</w:t>
            </w:r>
            <w:r>
              <w:rPr>
                <w:noProof/>
                <w:webHidden/>
              </w:rPr>
              <w:fldChar w:fldCharType="end"/>
            </w:r>
          </w:hyperlink>
        </w:p>
        <w:p w14:paraId="7AFA0389" w14:textId="37F246D7" w:rsidR="009D3F7C" w:rsidRDefault="009D3F7C">
          <w:pPr>
            <w:pStyle w:val="TOC4"/>
            <w:tabs>
              <w:tab w:val="right" w:leader="dot" w:pos="9134"/>
            </w:tabs>
            <w:rPr>
              <w:rFonts w:asciiTheme="minorHAnsi" w:eastAsiaTheme="minorEastAsia" w:hAnsiTheme="minorHAnsi"/>
              <w:noProof/>
            </w:rPr>
          </w:pPr>
          <w:hyperlink w:anchor="_Toc512206156" w:history="1">
            <w:r w:rsidRPr="007F5206">
              <w:rPr>
                <w:rStyle w:val="Hyperlink"/>
                <w:noProof/>
              </w:rPr>
              <w:t>2.3.2.2. QOS MANAGEMENT IN 5G NETWORKS</w:t>
            </w:r>
            <w:r>
              <w:rPr>
                <w:noProof/>
                <w:webHidden/>
              </w:rPr>
              <w:tab/>
            </w:r>
            <w:r>
              <w:rPr>
                <w:noProof/>
                <w:webHidden/>
              </w:rPr>
              <w:fldChar w:fldCharType="begin"/>
            </w:r>
            <w:r>
              <w:rPr>
                <w:noProof/>
                <w:webHidden/>
              </w:rPr>
              <w:instrText xml:space="preserve"> PAGEREF _Toc512206156 \h </w:instrText>
            </w:r>
            <w:r>
              <w:rPr>
                <w:noProof/>
                <w:webHidden/>
              </w:rPr>
            </w:r>
            <w:r>
              <w:rPr>
                <w:noProof/>
                <w:webHidden/>
              </w:rPr>
              <w:fldChar w:fldCharType="separate"/>
            </w:r>
            <w:r>
              <w:rPr>
                <w:noProof/>
                <w:webHidden/>
              </w:rPr>
              <w:t>9</w:t>
            </w:r>
            <w:r>
              <w:rPr>
                <w:noProof/>
                <w:webHidden/>
              </w:rPr>
              <w:fldChar w:fldCharType="end"/>
            </w:r>
          </w:hyperlink>
        </w:p>
        <w:p w14:paraId="6466959B" w14:textId="5DE2AF99" w:rsidR="009D3F7C" w:rsidRDefault="009D3F7C">
          <w:pPr>
            <w:pStyle w:val="TOC3"/>
            <w:tabs>
              <w:tab w:val="right" w:leader="dot" w:pos="9134"/>
            </w:tabs>
            <w:rPr>
              <w:rFonts w:asciiTheme="minorHAnsi" w:eastAsiaTheme="minorEastAsia" w:hAnsiTheme="minorHAnsi"/>
              <w:noProof/>
            </w:rPr>
          </w:pPr>
          <w:hyperlink w:anchor="_Toc512206157" w:history="1">
            <w:r w:rsidRPr="007F5206">
              <w:rPr>
                <w:rStyle w:val="Hyperlink"/>
                <w:noProof/>
              </w:rPr>
              <w:t>2.3.3. Energy efficiency</w:t>
            </w:r>
            <w:r>
              <w:rPr>
                <w:noProof/>
                <w:webHidden/>
              </w:rPr>
              <w:tab/>
            </w:r>
            <w:r>
              <w:rPr>
                <w:noProof/>
                <w:webHidden/>
              </w:rPr>
              <w:fldChar w:fldCharType="begin"/>
            </w:r>
            <w:r>
              <w:rPr>
                <w:noProof/>
                <w:webHidden/>
              </w:rPr>
              <w:instrText xml:space="preserve"> PAGEREF _Toc512206157 \h </w:instrText>
            </w:r>
            <w:r>
              <w:rPr>
                <w:noProof/>
                <w:webHidden/>
              </w:rPr>
            </w:r>
            <w:r>
              <w:rPr>
                <w:noProof/>
                <w:webHidden/>
              </w:rPr>
              <w:fldChar w:fldCharType="separate"/>
            </w:r>
            <w:r>
              <w:rPr>
                <w:noProof/>
                <w:webHidden/>
              </w:rPr>
              <w:t>9</w:t>
            </w:r>
            <w:r>
              <w:rPr>
                <w:noProof/>
                <w:webHidden/>
              </w:rPr>
              <w:fldChar w:fldCharType="end"/>
            </w:r>
          </w:hyperlink>
        </w:p>
        <w:p w14:paraId="4E863872" w14:textId="402C9264" w:rsidR="009D3F7C" w:rsidRDefault="009D3F7C">
          <w:pPr>
            <w:pStyle w:val="TOC4"/>
            <w:tabs>
              <w:tab w:val="right" w:leader="dot" w:pos="9134"/>
            </w:tabs>
            <w:rPr>
              <w:rFonts w:asciiTheme="minorHAnsi" w:eastAsiaTheme="minorEastAsia" w:hAnsiTheme="minorHAnsi"/>
              <w:noProof/>
            </w:rPr>
          </w:pPr>
          <w:hyperlink w:anchor="_Toc512206158" w:history="1">
            <w:r w:rsidRPr="007F5206">
              <w:rPr>
                <w:rStyle w:val="Hyperlink"/>
                <w:noProof/>
              </w:rPr>
              <w:t xml:space="preserve">2.3.3.1. User Association in HETNETS </w:t>
            </w:r>
            <w:bookmarkStart w:id="0" w:name="_GoBack"/>
            <w:bookmarkEnd w:id="0"/>
            <w:r w:rsidRPr="007F5206">
              <w:rPr>
                <w:rStyle w:val="Hyperlink"/>
                <w:noProof/>
              </w:rPr>
              <w:t>Network:</w:t>
            </w:r>
            <w:r>
              <w:rPr>
                <w:noProof/>
                <w:webHidden/>
              </w:rPr>
              <w:tab/>
            </w:r>
            <w:r>
              <w:rPr>
                <w:noProof/>
                <w:webHidden/>
              </w:rPr>
              <w:fldChar w:fldCharType="begin"/>
            </w:r>
            <w:r>
              <w:rPr>
                <w:noProof/>
                <w:webHidden/>
              </w:rPr>
              <w:instrText xml:space="preserve"> PAGEREF _Toc512206158 \h </w:instrText>
            </w:r>
            <w:r>
              <w:rPr>
                <w:noProof/>
                <w:webHidden/>
              </w:rPr>
            </w:r>
            <w:r>
              <w:rPr>
                <w:noProof/>
                <w:webHidden/>
              </w:rPr>
              <w:fldChar w:fldCharType="separate"/>
            </w:r>
            <w:r>
              <w:rPr>
                <w:noProof/>
                <w:webHidden/>
              </w:rPr>
              <w:t>9</w:t>
            </w:r>
            <w:r>
              <w:rPr>
                <w:noProof/>
                <w:webHidden/>
              </w:rPr>
              <w:fldChar w:fldCharType="end"/>
            </w:r>
          </w:hyperlink>
        </w:p>
        <w:p w14:paraId="0E303ECA" w14:textId="11405DFF" w:rsidR="009D3F7C" w:rsidRDefault="009D3F7C">
          <w:pPr>
            <w:pStyle w:val="TOC4"/>
            <w:tabs>
              <w:tab w:val="right" w:leader="dot" w:pos="9134"/>
            </w:tabs>
            <w:rPr>
              <w:rFonts w:asciiTheme="minorHAnsi" w:eastAsiaTheme="minorEastAsia" w:hAnsiTheme="minorHAnsi"/>
              <w:noProof/>
            </w:rPr>
          </w:pPr>
          <w:hyperlink w:anchor="_Toc512206159" w:history="1">
            <w:r w:rsidRPr="007F5206">
              <w:rPr>
                <w:rStyle w:val="Hyperlink"/>
                <w:noProof/>
              </w:rPr>
              <w:t>2.3.3.2. User Association in Massive MIMO Network:</w:t>
            </w:r>
            <w:r>
              <w:rPr>
                <w:noProof/>
                <w:webHidden/>
              </w:rPr>
              <w:tab/>
            </w:r>
            <w:r>
              <w:rPr>
                <w:noProof/>
                <w:webHidden/>
              </w:rPr>
              <w:fldChar w:fldCharType="begin"/>
            </w:r>
            <w:r>
              <w:rPr>
                <w:noProof/>
                <w:webHidden/>
              </w:rPr>
              <w:instrText xml:space="preserve"> PAGEREF _Toc512206159 \h </w:instrText>
            </w:r>
            <w:r>
              <w:rPr>
                <w:noProof/>
                <w:webHidden/>
              </w:rPr>
            </w:r>
            <w:r>
              <w:rPr>
                <w:noProof/>
                <w:webHidden/>
              </w:rPr>
              <w:fldChar w:fldCharType="separate"/>
            </w:r>
            <w:r>
              <w:rPr>
                <w:noProof/>
                <w:webHidden/>
              </w:rPr>
              <w:t>9</w:t>
            </w:r>
            <w:r>
              <w:rPr>
                <w:noProof/>
                <w:webHidden/>
              </w:rPr>
              <w:fldChar w:fldCharType="end"/>
            </w:r>
          </w:hyperlink>
        </w:p>
        <w:p w14:paraId="6BE588E6" w14:textId="60C52427" w:rsidR="009D3F7C" w:rsidRDefault="009D3F7C">
          <w:pPr>
            <w:pStyle w:val="TOC4"/>
            <w:tabs>
              <w:tab w:val="right" w:leader="dot" w:pos="9134"/>
            </w:tabs>
            <w:rPr>
              <w:rFonts w:asciiTheme="minorHAnsi" w:eastAsiaTheme="minorEastAsia" w:hAnsiTheme="minorHAnsi"/>
              <w:noProof/>
            </w:rPr>
          </w:pPr>
          <w:hyperlink w:anchor="_Toc512206160" w:history="1">
            <w:r w:rsidRPr="007F5206">
              <w:rPr>
                <w:rStyle w:val="Hyperlink"/>
                <w:noProof/>
              </w:rPr>
              <w:t>2.3.3.3. User Association in MMWave Network:</w:t>
            </w:r>
            <w:r>
              <w:rPr>
                <w:noProof/>
                <w:webHidden/>
              </w:rPr>
              <w:tab/>
            </w:r>
            <w:r>
              <w:rPr>
                <w:noProof/>
                <w:webHidden/>
              </w:rPr>
              <w:fldChar w:fldCharType="begin"/>
            </w:r>
            <w:r>
              <w:rPr>
                <w:noProof/>
                <w:webHidden/>
              </w:rPr>
              <w:instrText xml:space="preserve"> PAGEREF _Toc512206160 \h </w:instrText>
            </w:r>
            <w:r>
              <w:rPr>
                <w:noProof/>
                <w:webHidden/>
              </w:rPr>
            </w:r>
            <w:r>
              <w:rPr>
                <w:noProof/>
                <w:webHidden/>
              </w:rPr>
              <w:fldChar w:fldCharType="separate"/>
            </w:r>
            <w:r>
              <w:rPr>
                <w:noProof/>
                <w:webHidden/>
              </w:rPr>
              <w:t>9</w:t>
            </w:r>
            <w:r>
              <w:rPr>
                <w:noProof/>
                <w:webHidden/>
              </w:rPr>
              <w:fldChar w:fldCharType="end"/>
            </w:r>
          </w:hyperlink>
        </w:p>
        <w:p w14:paraId="5FC1BE43" w14:textId="15DE6C15" w:rsidR="009D3F7C" w:rsidRDefault="009D3F7C">
          <w:pPr>
            <w:pStyle w:val="TOC3"/>
            <w:tabs>
              <w:tab w:val="right" w:leader="dot" w:pos="9134"/>
            </w:tabs>
            <w:rPr>
              <w:rFonts w:asciiTheme="minorHAnsi" w:eastAsiaTheme="minorEastAsia" w:hAnsiTheme="minorHAnsi"/>
              <w:noProof/>
            </w:rPr>
          </w:pPr>
          <w:hyperlink w:anchor="_Toc512206161" w:history="1">
            <w:r w:rsidRPr="007F5206">
              <w:rPr>
                <w:rStyle w:val="Hyperlink"/>
                <w:noProof/>
              </w:rPr>
              <w:t>2.3.4. Spectrum Efficiency:</w:t>
            </w:r>
            <w:r>
              <w:rPr>
                <w:noProof/>
                <w:webHidden/>
              </w:rPr>
              <w:tab/>
            </w:r>
            <w:r>
              <w:rPr>
                <w:noProof/>
                <w:webHidden/>
              </w:rPr>
              <w:fldChar w:fldCharType="begin"/>
            </w:r>
            <w:r>
              <w:rPr>
                <w:noProof/>
                <w:webHidden/>
              </w:rPr>
              <w:instrText xml:space="preserve"> PAGEREF _Toc512206161 \h </w:instrText>
            </w:r>
            <w:r>
              <w:rPr>
                <w:noProof/>
                <w:webHidden/>
              </w:rPr>
            </w:r>
            <w:r>
              <w:rPr>
                <w:noProof/>
                <w:webHidden/>
              </w:rPr>
              <w:fldChar w:fldCharType="separate"/>
            </w:r>
            <w:r>
              <w:rPr>
                <w:noProof/>
                <w:webHidden/>
              </w:rPr>
              <w:t>9</w:t>
            </w:r>
            <w:r>
              <w:rPr>
                <w:noProof/>
                <w:webHidden/>
              </w:rPr>
              <w:fldChar w:fldCharType="end"/>
            </w:r>
          </w:hyperlink>
        </w:p>
        <w:p w14:paraId="26AD00F5" w14:textId="32436E8C" w:rsidR="009D3F7C" w:rsidRDefault="009D3F7C">
          <w:pPr>
            <w:pStyle w:val="TOC4"/>
            <w:tabs>
              <w:tab w:val="right" w:leader="dot" w:pos="9134"/>
            </w:tabs>
            <w:rPr>
              <w:rFonts w:asciiTheme="minorHAnsi" w:eastAsiaTheme="minorEastAsia" w:hAnsiTheme="minorHAnsi"/>
              <w:noProof/>
            </w:rPr>
          </w:pPr>
          <w:hyperlink w:anchor="_Toc512206162" w:history="1">
            <w:r w:rsidRPr="007F5206">
              <w:rPr>
                <w:rStyle w:val="Hyperlink"/>
                <w:noProof/>
              </w:rPr>
              <w:t>2.3.4.1. User Association in HETNETS Network:</w:t>
            </w:r>
            <w:r>
              <w:rPr>
                <w:noProof/>
                <w:webHidden/>
              </w:rPr>
              <w:tab/>
            </w:r>
            <w:r>
              <w:rPr>
                <w:noProof/>
                <w:webHidden/>
              </w:rPr>
              <w:fldChar w:fldCharType="begin"/>
            </w:r>
            <w:r>
              <w:rPr>
                <w:noProof/>
                <w:webHidden/>
              </w:rPr>
              <w:instrText xml:space="preserve"> PAGEREF _Toc512206162 \h </w:instrText>
            </w:r>
            <w:r>
              <w:rPr>
                <w:noProof/>
                <w:webHidden/>
              </w:rPr>
            </w:r>
            <w:r>
              <w:rPr>
                <w:noProof/>
                <w:webHidden/>
              </w:rPr>
              <w:fldChar w:fldCharType="separate"/>
            </w:r>
            <w:r>
              <w:rPr>
                <w:noProof/>
                <w:webHidden/>
              </w:rPr>
              <w:t>9</w:t>
            </w:r>
            <w:r>
              <w:rPr>
                <w:noProof/>
                <w:webHidden/>
              </w:rPr>
              <w:fldChar w:fldCharType="end"/>
            </w:r>
          </w:hyperlink>
        </w:p>
        <w:p w14:paraId="560A9111" w14:textId="5B3A191E" w:rsidR="009D3F7C" w:rsidRDefault="009D3F7C">
          <w:pPr>
            <w:pStyle w:val="TOC4"/>
            <w:tabs>
              <w:tab w:val="right" w:leader="dot" w:pos="9134"/>
            </w:tabs>
            <w:rPr>
              <w:rFonts w:asciiTheme="minorHAnsi" w:eastAsiaTheme="minorEastAsia" w:hAnsiTheme="minorHAnsi"/>
              <w:noProof/>
            </w:rPr>
          </w:pPr>
          <w:hyperlink w:anchor="_Toc512206163" w:history="1">
            <w:r w:rsidRPr="007F5206">
              <w:rPr>
                <w:rStyle w:val="Hyperlink"/>
                <w:noProof/>
              </w:rPr>
              <w:t>2.3.4.2. User Association in Massive MIMO Network:</w:t>
            </w:r>
            <w:r>
              <w:rPr>
                <w:noProof/>
                <w:webHidden/>
              </w:rPr>
              <w:tab/>
            </w:r>
            <w:r>
              <w:rPr>
                <w:noProof/>
                <w:webHidden/>
              </w:rPr>
              <w:fldChar w:fldCharType="begin"/>
            </w:r>
            <w:r>
              <w:rPr>
                <w:noProof/>
                <w:webHidden/>
              </w:rPr>
              <w:instrText xml:space="preserve"> PAGEREF _Toc512206163 \h </w:instrText>
            </w:r>
            <w:r>
              <w:rPr>
                <w:noProof/>
                <w:webHidden/>
              </w:rPr>
            </w:r>
            <w:r>
              <w:rPr>
                <w:noProof/>
                <w:webHidden/>
              </w:rPr>
              <w:fldChar w:fldCharType="separate"/>
            </w:r>
            <w:r>
              <w:rPr>
                <w:noProof/>
                <w:webHidden/>
              </w:rPr>
              <w:t>9</w:t>
            </w:r>
            <w:r>
              <w:rPr>
                <w:noProof/>
                <w:webHidden/>
              </w:rPr>
              <w:fldChar w:fldCharType="end"/>
            </w:r>
          </w:hyperlink>
        </w:p>
        <w:p w14:paraId="6E6C1FC0" w14:textId="02D95732" w:rsidR="009D3F7C" w:rsidRDefault="009D3F7C">
          <w:pPr>
            <w:pStyle w:val="TOC4"/>
            <w:tabs>
              <w:tab w:val="right" w:leader="dot" w:pos="9134"/>
            </w:tabs>
            <w:rPr>
              <w:rFonts w:asciiTheme="minorHAnsi" w:eastAsiaTheme="minorEastAsia" w:hAnsiTheme="minorHAnsi"/>
              <w:noProof/>
            </w:rPr>
          </w:pPr>
          <w:hyperlink w:anchor="_Toc512206164" w:history="1">
            <w:r w:rsidRPr="007F5206">
              <w:rPr>
                <w:rStyle w:val="Hyperlink"/>
                <w:noProof/>
              </w:rPr>
              <w:t>2.3.4.3. User Association in MmWave Network:</w:t>
            </w:r>
            <w:r>
              <w:rPr>
                <w:noProof/>
                <w:webHidden/>
              </w:rPr>
              <w:tab/>
            </w:r>
            <w:r>
              <w:rPr>
                <w:noProof/>
                <w:webHidden/>
              </w:rPr>
              <w:fldChar w:fldCharType="begin"/>
            </w:r>
            <w:r>
              <w:rPr>
                <w:noProof/>
                <w:webHidden/>
              </w:rPr>
              <w:instrText xml:space="preserve"> PAGEREF _Toc512206164 \h </w:instrText>
            </w:r>
            <w:r>
              <w:rPr>
                <w:noProof/>
                <w:webHidden/>
              </w:rPr>
            </w:r>
            <w:r>
              <w:rPr>
                <w:noProof/>
                <w:webHidden/>
              </w:rPr>
              <w:fldChar w:fldCharType="separate"/>
            </w:r>
            <w:r>
              <w:rPr>
                <w:noProof/>
                <w:webHidden/>
              </w:rPr>
              <w:t>9</w:t>
            </w:r>
            <w:r>
              <w:rPr>
                <w:noProof/>
                <w:webHidden/>
              </w:rPr>
              <w:fldChar w:fldCharType="end"/>
            </w:r>
          </w:hyperlink>
        </w:p>
        <w:p w14:paraId="450AFC24" w14:textId="023AEC16" w:rsidR="009D3F7C" w:rsidRDefault="009D3F7C">
          <w:pPr>
            <w:pStyle w:val="TOC1"/>
            <w:tabs>
              <w:tab w:val="right" w:leader="dot" w:pos="9134"/>
            </w:tabs>
            <w:rPr>
              <w:rFonts w:asciiTheme="minorHAnsi" w:eastAsiaTheme="minorEastAsia" w:hAnsiTheme="minorHAnsi"/>
              <w:noProof/>
            </w:rPr>
          </w:pPr>
          <w:hyperlink w:anchor="_Toc512206165" w:history="1">
            <w:r w:rsidRPr="007F5206">
              <w:rPr>
                <w:rStyle w:val="Hyperlink"/>
                <w:noProof/>
              </w:rPr>
              <w:t>Chapter 3 Proposed Method and Analyses</w:t>
            </w:r>
            <w:r>
              <w:rPr>
                <w:noProof/>
                <w:webHidden/>
              </w:rPr>
              <w:tab/>
            </w:r>
            <w:r>
              <w:rPr>
                <w:noProof/>
                <w:webHidden/>
              </w:rPr>
              <w:fldChar w:fldCharType="begin"/>
            </w:r>
            <w:r>
              <w:rPr>
                <w:noProof/>
                <w:webHidden/>
              </w:rPr>
              <w:instrText xml:space="preserve"> PAGEREF _Toc512206165 \h </w:instrText>
            </w:r>
            <w:r>
              <w:rPr>
                <w:noProof/>
                <w:webHidden/>
              </w:rPr>
            </w:r>
            <w:r>
              <w:rPr>
                <w:noProof/>
                <w:webHidden/>
              </w:rPr>
              <w:fldChar w:fldCharType="separate"/>
            </w:r>
            <w:r>
              <w:rPr>
                <w:noProof/>
                <w:webHidden/>
              </w:rPr>
              <w:t>10</w:t>
            </w:r>
            <w:r>
              <w:rPr>
                <w:noProof/>
                <w:webHidden/>
              </w:rPr>
              <w:fldChar w:fldCharType="end"/>
            </w:r>
          </w:hyperlink>
        </w:p>
        <w:p w14:paraId="5177C06D" w14:textId="647722B6" w:rsidR="009D3F7C" w:rsidRDefault="009D3F7C">
          <w:pPr>
            <w:pStyle w:val="TOC2"/>
            <w:tabs>
              <w:tab w:val="right" w:leader="dot" w:pos="9134"/>
            </w:tabs>
            <w:rPr>
              <w:rFonts w:asciiTheme="minorHAnsi" w:eastAsiaTheme="minorEastAsia" w:hAnsiTheme="minorHAnsi"/>
              <w:noProof/>
            </w:rPr>
          </w:pPr>
          <w:hyperlink w:anchor="_Toc512206166" w:history="1">
            <w:r w:rsidRPr="007F5206">
              <w:rPr>
                <w:rStyle w:val="Hyperlink"/>
                <w:noProof/>
              </w:rPr>
              <w:t>3.1. Problem definition:</w:t>
            </w:r>
            <w:r>
              <w:rPr>
                <w:noProof/>
                <w:webHidden/>
              </w:rPr>
              <w:tab/>
            </w:r>
            <w:r>
              <w:rPr>
                <w:noProof/>
                <w:webHidden/>
              </w:rPr>
              <w:fldChar w:fldCharType="begin"/>
            </w:r>
            <w:r>
              <w:rPr>
                <w:noProof/>
                <w:webHidden/>
              </w:rPr>
              <w:instrText xml:space="preserve"> PAGEREF _Toc512206166 \h </w:instrText>
            </w:r>
            <w:r>
              <w:rPr>
                <w:noProof/>
                <w:webHidden/>
              </w:rPr>
            </w:r>
            <w:r>
              <w:rPr>
                <w:noProof/>
                <w:webHidden/>
              </w:rPr>
              <w:fldChar w:fldCharType="separate"/>
            </w:r>
            <w:r>
              <w:rPr>
                <w:noProof/>
                <w:webHidden/>
              </w:rPr>
              <w:t>11</w:t>
            </w:r>
            <w:r>
              <w:rPr>
                <w:noProof/>
                <w:webHidden/>
              </w:rPr>
              <w:fldChar w:fldCharType="end"/>
            </w:r>
          </w:hyperlink>
        </w:p>
        <w:p w14:paraId="7A1DFD25" w14:textId="751462C2" w:rsidR="009D3F7C" w:rsidRDefault="009D3F7C">
          <w:pPr>
            <w:pStyle w:val="TOC2"/>
            <w:tabs>
              <w:tab w:val="right" w:leader="dot" w:pos="9134"/>
            </w:tabs>
            <w:rPr>
              <w:rFonts w:asciiTheme="minorHAnsi" w:eastAsiaTheme="minorEastAsia" w:hAnsiTheme="minorHAnsi"/>
              <w:noProof/>
            </w:rPr>
          </w:pPr>
          <w:hyperlink w:anchor="_Toc512206167" w:history="1">
            <w:r w:rsidRPr="007F5206">
              <w:rPr>
                <w:rStyle w:val="Hyperlink"/>
                <w:noProof/>
              </w:rPr>
              <w:t>3.2. System model:</w:t>
            </w:r>
            <w:r>
              <w:rPr>
                <w:noProof/>
                <w:webHidden/>
              </w:rPr>
              <w:tab/>
            </w:r>
            <w:r>
              <w:rPr>
                <w:noProof/>
                <w:webHidden/>
              </w:rPr>
              <w:fldChar w:fldCharType="begin"/>
            </w:r>
            <w:r>
              <w:rPr>
                <w:noProof/>
                <w:webHidden/>
              </w:rPr>
              <w:instrText xml:space="preserve"> PAGEREF _Toc512206167 \h </w:instrText>
            </w:r>
            <w:r>
              <w:rPr>
                <w:noProof/>
                <w:webHidden/>
              </w:rPr>
            </w:r>
            <w:r>
              <w:rPr>
                <w:noProof/>
                <w:webHidden/>
              </w:rPr>
              <w:fldChar w:fldCharType="separate"/>
            </w:r>
            <w:r>
              <w:rPr>
                <w:noProof/>
                <w:webHidden/>
              </w:rPr>
              <w:t>11</w:t>
            </w:r>
            <w:r>
              <w:rPr>
                <w:noProof/>
                <w:webHidden/>
              </w:rPr>
              <w:fldChar w:fldCharType="end"/>
            </w:r>
          </w:hyperlink>
        </w:p>
        <w:p w14:paraId="6B8575B1" w14:textId="4DF2ADEA" w:rsidR="009D3F7C" w:rsidRDefault="009D3F7C">
          <w:pPr>
            <w:pStyle w:val="TOC3"/>
            <w:tabs>
              <w:tab w:val="right" w:leader="dot" w:pos="9134"/>
            </w:tabs>
            <w:rPr>
              <w:rFonts w:asciiTheme="minorHAnsi" w:eastAsiaTheme="minorEastAsia" w:hAnsiTheme="minorHAnsi"/>
              <w:noProof/>
            </w:rPr>
          </w:pPr>
          <w:hyperlink w:anchor="_Toc512206168" w:history="1">
            <w:r w:rsidRPr="007F5206">
              <w:rPr>
                <w:rStyle w:val="Hyperlink"/>
                <w:noProof/>
              </w:rPr>
              <w:t>3.2.1. SINR Calculation:</w:t>
            </w:r>
            <w:r>
              <w:rPr>
                <w:noProof/>
                <w:webHidden/>
              </w:rPr>
              <w:tab/>
            </w:r>
            <w:r>
              <w:rPr>
                <w:noProof/>
                <w:webHidden/>
              </w:rPr>
              <w:fldChar w:fldCharType="begin"/>
            </w:r>
            <w:r>
              <w:rPr>
                <w:noProof/>
                <w:webHidden/>
              </w:rPr>
              <w:instrText xml:space="preserve"> PAGEREF _Toc512206168 \h </w:instrText>
            </w:r>
            <w:r>
              <w:rPr>
                <w:noProof/>
                <w:webHidden/>
              </w:rPr>
            </w:r>
            <w:r>
              <w:rPr>
                <w:noProof/>
                <w:webHidden/>
              </w:rPr>
              <w:fldChar w:fldCharType="separate"/>
            </w:r>
            <w:r>
              <w:rPr>
                <w:noProof/>
                <w:webHidden/>
              </w:rPr>
              <w:t>13</w:t>
            </w:r>
            <w:r>
              <w:rPr>
                <w:noProof/>
                <w:webHidden/>
              </w:rPr>
              <w:fldChar w:fldCharType="end"/>
            </w:r>
          </w:hyperlink>
        </w:p>
        <w:p w14:paraId="7A00EDE0" w14:textId="0204934C" w:rsidR="009D3F7C" w:rsidRDefault="009D3F7C">
          <w:pPr>
            <w:pStyle w:val="TOC3"/>
            <w:tabs>
              <w:tab w:val="right" w:leader="dot" w:pos="9134"/>
            </w:tabs>
            <w:rPr>
              <w:rFonts w:asciiTheme="minorHAnsi" w:eastAsiaTheme="minorEastAsia" w:hAnsiTheme="minorHAnsi"/>
              <w:noProof/>
            </w:rPr>
          </w:pPr>
          <w:hyperlink w:anchor="_Toc512206169" w:history="1">
            <w:r w:rsidRPr="007F5206">
              <w:rPr>
                <w:rStyle w:val="Hyperlink"/>
                <w:noProof/>
              </w:rPr>
              <w:t>3.2.2. Power Calculation:</w:t>
            </w:r>
            <w:r>
              <w:rPr>
                <w:noProof/>
                <w:webHidden/>
              </w:rPr>
              <w:tab/>
            </w:r>
            <w:r>
              <w:rPr>
                <w:noProof/>
                <w:webHidden/>
              </w:rPr>
              <w:fldChar w:fldCharType="begin"/>
            </w:r>
            <w:r>
              <w:rPr>
                <w:noProof/>
                <w:webHidden/>
              </w:rPr>
              <w:instrText xml:space="preserve"> PAGEREF _Toc512206169 \h </w:instrText>
            </w:r>
            <w:r>
              <w:rPr>
                <w:noProof/>
                <w:webHidden/>
              </w:rPr>
            </w:r>
            <w:r>
              <w:rPr>
                <w:noProof/>
                <w:webHidden/>
              </w:rPr>
              <w:fldChar w:fldCharType="separate"/>
            </w:r>
            <w:r>
              <w:rPr>
                <w:noProof/>
                <w:webHidden/>
              </w:rPr>
              <w:t>14</w:t>
            </w:r>
            <w:r>
              <w:rPr>
                <w:noProof/>
                <w:webHidden/>
              </w:rPr>
              <w:fldChar w:fldCharType="end"/>
            </w:r>
          </w:hyperlink>
        </w:p>
        <w:p w14:paraId="10B29DD8" w14:textId="7BBB9062" w:rsidR="009D3F7C" w:rsidRDefault="009D3F7C">
          <w:pPr>
            <w:pStyle w:val="TOC3"/>
            <w:tabs>
              <w:tab w:val="right" w:leader="dot" w:pos="9134"/>
            </w:tabs>
            <w:rPr>
              <w:rFonts w:asciiTheme="minorHAnsi" w:eastAsiaTheme="minorEastAsia" w:hAnsiTheme="minorHAnsi"/>
              <w:noProof/>
            </w:rPr>
          </w:pPr>
          <w:hyperlink w:anchor="_Toc512206170" w:history="1">
            <w:r w:rsidRPr="007F5206">
              <w:rPr>
                <w:rStyle w:val="Hyperlink"/>
                <w:noProof/>
              </w:rPr>
              <w:t>3.2.3. Throughput:</w:t>
            </w:r>
            <w:r>
              <w:rPr>
                <w:noProof/>
                <w:webHidden/>
              </w:rPr>
              <w:tab/>
            </w:r>
            <w:r>
              <w:rPr>
                <w:noProof/>
                <w:webHidden/>
              </w:rPr>
              <w:fldChar w:fldCharType="begin"/>
            </w:r>
            <w:r>
              <w:rPr>
                <w:noProof/>
                <w:webHidden/>
              </w:rPr>
              <w:instrText xml:space="preserve"> PAGEREF _Toc512206170 \h </w:instrText>
            </w:r>
            <w:r>
              <w:rPr>
                <w:noProof/>
                <w:webHidden/>
              </w:rPr>
            </w:r>
            <w:r>
              <w:rPr>
                <w:noProof/>
                <w:webHidden/>
              </w:rPr>
              <w:fldChar w:fldCharType="separate"/>
            </w:r>
            <w:r>
              <w:rPr>
                <w:noProof/>
                <w:webHidden/>
              </w:rPr>
              <w:t>15</w:t>
            </w:r>
            <w:r>
              <w:rPr>
                <w:noProof/>
                <w:webHidden/>
              </w:rPr>
              <w:fldChar w:fldCharType="end"/>
            </w:r>
          </w:hyperlink>
        </w:p>
        <w:p w14:paraId="2F5E1780" w14:textId="339B382B" w:rsidR="009D3F7C" w:rsidRDefault="009D3F7C">
          <w:pPr>
            <w:pStyle w:val="TOC2"/>
            <w:tabs>
              <w:tab w:val="right" w:leader="dot" w:pos="9134"/>
            </w:tabs>
            <w:rPr>
              <w:rFonts w:asciiTheme="minorHAnsi" w:eastAsiaTheme="minorEastAsia" w:hAnsiTheme="minorHAnsi"/>
              <w:noProof/>
            </w:rPr>
          </w:pPr>
          <w:hyperlink w:anchor="_Toc512206171" w:history="1">
            <w:r w:rsidRPr="007F5206">
              <w:rPr>
                <w:rStyle w:val="Hyperlink"/>
                <w:noProof/>
              </w:rPr>
              <w:t>3.3. Problem formulation and optimal solution:</w:t>
            </w:r>
            <w:r>
              <w:rPr>
                <w:noProof/>
                <w:webHidden/>
              </w:rPr>
              <w:tab/>
            </w:r>
            <w:r>
              <w:rPr>
                <w:noProof/>
                <w:webHidden/>
              </w:rPr>
              <w:fldChar w:fldCharType="begin"/>
            </w:r>
            <w:r>
              <w:rPr>
                <w:noProof/>
                <w:webHidden/>
              </w:rPr>
              <w:instrText xml:space="preserve"> PAGEREF _Toc512206171 \h </w:instrText>
            </w:r>
            <w:r>
              <w:rPr>
                <w:noProof/>
                <w:webHidden/>
              </w:rPr>
            </w:r>
            <w:r>
              <w:rPr>
                <w:noProof/>
                <w:webHidden/>
              </w:rPr>
              <w:fldChar w:fldCharType="separate"/>
            </w:r>
            <w:r>
              <w:rPr>
                <w:noProof/>
                <w:webHidden/>
              </w:rPr>
              <w:t>17</w:t>
            </w:r>
            <w:r>
              <w:rPr>
                <w:noProof/>
                <w:webHidden/>
              </w:rPr>
              <w:fldChar w:fldCharType="end"/>
            </w:r>
          </w:hyperlink>
        </w:p>
        <w:p w14:paraId="47B84D89" w14:textId="4DDBDA52" w:rsidR="009D3F7C" w:rsidRDefault="009D3F7C">
          <w:pPr>
            <w:pStyle w:val="TOC2"/>
            <w:tabs>
              <w:tab w:val="right" w:leader="dot" w:pos="9134"/>
            </w:tabs>
            <w:rPr>
              <w:rFonts w:asciiTheme="minorHAnsi" w:eastAsiaTheme="minorEastAsia" w:hAnsiTheme="minorHAnsi"/>
              <w:noProof/>
            </w:rPr>
          </w:pPr>
          <w:hyperlink w:anchor="_Toc512206172" w:history="1">
            <w:r w:rsidRPr="007F5206">
              <w:rPr>
                <w:rStyle w:val="Hyperlink"/>
                <w:noProof/>
              </w:rPr>
              <w:t>3.4. Overall Algorithm:</w:t>
            </w:r>
            <w:r>
              <w:rPr>
                <w:noProof/>
                <w:webHidden/>
              </w:rPr>
              <w:tab/>
            </w:r>
            <w:r>
              <w:rPr>
                <w:noProof/>
                <w:webHidden/>
              </w:rPr>
              <w:fldChar w:fldCharType="begin"/>
            </w:r>
            <w:r>
              <w:rPr>
                <w:noProof/>
                <w:webHidden/>
              </w:rPr>
              <w:instrText xml:space="preserve"> PAGEREF _Toc512206172 \h </w:instrText>
            </w:r>
            <w:r>
              <w:rPr>
                <w:noProof/>
                <w:webHidden/>
              </w:rPr>
            </w:r>
            <w:r>
              <w:rPr>
                <w:noProof/>
                <w:webHidden/>
              </w:rPr>
              <w:fldChar w:fldCharType="separate"/>
            </w:r>
            <w:r>
              <w:rPr>
                <w:noProof/>
                <w:webHidden/>
              </w:rPr>
              <w:t>18</w:t>
            </w:r>
            <w:r>
              <w:rPr>
                <w:noProof/>
                <w:webHidden/>
              </w:rPr>
              <w:fldChar w:fldCharType="end"/>
            </w:r>
          </w:hyperlink>
        </w:p>
        <w:p w14:paraId="048357EA" w14:textId="7F85DE8B" w:rsidR="009D3F7C" w:rsidRDefault="009D3F7C">
          <w:pPr>
            <w:pStyle w:val="TOC2"/>
            <w:tabs>
              <w:tab w:val="right" w:leader="dot" w:pos="9134"/>
            </w:tabs>
            <w:rPr>
              <w:rFonts w:asciiTheme="minorHAnsi" w:eastAsiaTheme="minorEastAsia" w:hAnsiTheme="minorHAnsi"/>
              <w:noProof/>
            </w:rPr>
          </w:pPr>
          <w:hyperlink w:anchor="_Toc512206173" w:history="1">
            <w:r w:rsidRPr="007F5206">
              <w:rPr>
                <w:rStyle w:val="Hyperlink"/>
                <w:noProof/>
              </w:rPr>
              <w:t>3.5. Solving Problem Using Evolutionary algorithm:</w:t>
            </w:r>
            <w:r>
              <w:rPr>
                <w:noProof/>
                <w:webHidden/>
              </w:rPr>
              <w:tab/>
            </w:r>
            <w:r>
              <w:rPr>
                <w:noProof/>
                <w:webHidden/>
              </w:rPr>
              <w:fldChar w:fldCharType="begin"/>
            </w:r>
            <w:r>
              <w:rPr>
                <w:noProof/>
                <w:webHidden/>
              </w:rPr>
              <w:instrText xml:space="preserve"> PAGEREF _Toc512206173 \h </w:instrText>
            </w:r>
            <w:r>
              <w:rPr>
                <w:noProof/>
                <w:webHidden/>
              </w:rPr>
            </w:r>
            <w:r>
              <w:rPr>
                <w:noProof/>
                <w:webHidden/>
              </w:rPr>
              <w:fldChar w:fldCharType="separate"/>
            </w:r>
            <w:r>
              <w:rPr>
                <w:noProof/>
                <w:webHidden/>
              </w:rPr>
              <w:t>19</w:t>
            </w:r>
            <w:r>
              <w:rPr>
                <w:noProof/>
                <w:webHidden/>
              </w:rPr>
              <w:fldChar w:fldCharType="end"/>
            </w:r>
          </w:hyperlink>
        </w:p>
        <w:p w14:paraId="3DD06900" w14:textId="6F3DE0FA" w:rsidR="009D3F7C" w:rsidRDefault="009D3F7C">
          <w:pPr>
            <w:pStyle w:val="TOC3"/>
            <w:tabs>
              <w:tab w:val="right" w:leader="dot" w:pos="9134"/>
            </w:tabs>
            <w:rPr>
              <w:rFonts w:asciiTheme="minorHAnsi" w:eastAsiaTheme="minorEastAsia" w:hAnsiTheme="minorHAnsi"/>
              <w:noProof/>
            </w:rPr>
          </w:pPr>
          <w:hyperlink w:anchor="_Toc512206174" w:history="1">
            <w:r w:rsidRPr="007F5206">
              <w:rPr>
                <w:rStyle w:val="Hyperlink"/>
                <w:noProof/>
              </w:rPr>
              <w:t>3.5.1. Chromosome and Genes Formalization:</w:t>
            </w:r>
            <w:r>
              <w:rPr>
                <w:noProof/>
                <w:webHidden/>
              </w:rPr>
              <w:tab/>
            </w:r>
            <w:r>
              <w:rPr>
                <w:noProof/>
                <w:webHidden/>
              </w:rPr>
              <w:fldChar w:fldCharType="begin"/>
            </w:r>
            <w:r>
              <w:rPr>
                <w:noProof/>
                <w:webHidden/>
              </w:rPr>
              <w:instrText xml:space="preserve"> PAGEREF _Toc512206174 \h </w:instrText>
            </w:r>
            <w:r>
              <w:rPr>
                <w:noProof/>
                <w:webHidden/>
              </w:rPr>
            </w:r>
            <w:r>
              <w:rPr>
                <w:noProof/>
                <w:webHidden/>
              </w:rPr>
              <w:fldChar w:fldCharType="separate"/>
            </w:r>
            <w:r>
              <w:rPr>
                <w:noProof/>
                <w:webHidden/>
              </w:rPr>
              <w:t>19</w:t>
            </w:r>
            <w:r>
              <w:rPr>
                <w:noProof/>
                <w:webHidden/>
              </w:rPr>
              <w:fldChar w:fldCharType="end"/>
            </w:r>
          </w:hyperlink>
        </w:p>
        <w:p w14:paraId="7F58F94A" w14:textId="7B464FD3" w:rsidR="009D3F7C" w:rsidRDefault="009D3F7C">
          <w:pPr>
            <w:pStyle w:val="TOC4"/>
            <w:tabs>
              <w:tab w:val="right" w:leader="dot" w:pos="9134"/>
            </w:tabs>
            <w:rPr>
              <w:rFonts w:asciiTheme="minorHAnsi" w:eastAsiaTheme="minorEastAsia" w:hAnsiTheme="minorHAnsi"/>
              <w:noProof/>
            </w:rPr>
          </w:pPr>
          <w:hyperlink w:anchor="_Toc512206175" w:history="1">
            <w:r w:rsidRPr="007F5206">
              <w:rPr>
                <w:rStyle w:val="Hyperlink"/>
                <w:noProof/>
              </w:rPr>
              <w:t>3.5.1.1. Chromosome Formalization:</w:t>
            </w:r>
            <w:r>
              <w:rPr>
                <w:noProof/>
                <w:webHidden/>
              </w:rPr>
              <w:tab/>
            </w:r>
            <w:r>
              <w:rPr>
                <w:noProof/>
                <w:webHidden/>
              </w:rPr>
              <w:fldChar w:fldCharType="begin"/>
            </w:r>
            <w:r>
              <w:rPr>
                <w:noProof/>
                <w:webHidden/>
              </w:rPr>
              <w:instrText xml:space="preserve"> PAGEREF _Toc512206175 \h </w:instrText>
            </w:r>
            <w:r>
              <w:rPr>
                <w:noProof/>
                <w:webHidden/>
              </w:rPr>
            </w:r>
            <w:r>
              <w:rPr>
                <w:noProof/>
                <w:webHidden/>
              </w:rPr>
              <w:fldChar w:fldCharType="separate"/>
            </w:r>
            <w:r>
              <w:rPr>
                <w:noProof/>
                <w:webHidden/>
              </w:rPr>
              <w:t>19</w:t>
            </w:r>
            <w:r>
              <w:rPr>
                <w:noProof/>
                <w:webHidden/>
              </w:rPr>
              <w:fldChar w:fldCharType="end"/>
            </w:r>
          </w:hyperlink>
        </w:p>
        <w:p w14:paraId="1360995A" w14:textId="09BF96C3" w:rsidR="009D3F7C" w:rsidRDefault="009D3F7C">
          <w:pPr>
            <w:pStyle w:val="TOC4"/>
            <w:tabs>
              <w:tab w:val="right" w:leader="dot" w:pos="9134"/>
            </w:tabs>
            <w:rPr>
              <w:rFonts w:asciiTheme="minorHAnsi" w:eastAsiaTheme="minorEastAsia" w:hAnsiTheme="minorHAnsi"/>
              <w:noProof/>
            </w:rPr>
          </w:pPr>
          <w:hyperlink w:anchor="_Toc512206176" w:history="1">
            <w:r w:rsidRPr="007F5206">
              <w:rPr>
                <w:rStyle w:val="Hyperlink"/>
                <w:noProof/>
              </w:rPr>
              <w:t>3.5.1.2. : Genes Formalization:</w:t>
            </w:r>
            <w:r>
              <w:rPr>
                <w:noProof/>
                <w:webHidden/>
              </w:rPr>
              <w:tab/>
            </w:r>
            <w:r>
              <w:rPr>
                <w:noProof/>
                <w:webHidden/>
              </w:rPr>
              <w:fldChar w:fldCharType="begin"/>
            </w:r>
            <w:r>
              <w:rPr>
                <w:noProof/>
                <w:webHidden/>
              </w:rPr>
              <w:instrText xml:space="preserve"> PAGEREF _Toc512206176 \h </w:instrText>
            </w:r>
            <w:r>
              <w:rPr>
                <w:noProof/>
                <w:webHidden/>
              </w:rPr>
            </w:r>
            <w:r>
              <w:rPr>
                <w:noProof/>
                <w:webHidden/>
              </w:rPr>
              <w:fldChar w:fldCharType="separate"/>
            </w:r>
            <w:r>
              <w:rPr>
                <w:noProof/>
                <w:webHidden/>
              </w:rPr>
              <w:t>20</w:t>
            </w:r>
            <w:r>
              <w:rPr>
                <w:noProof/>
                <w:webHidden/>
              </w:rPr>
              <w:fldChar w:fldCharType="end"/>
            </w:r>
          </w:hyperlink>
        </w:p>
        <w:p w14:paraId="7BE7C2C5" w14:textId="291CB2D1" w:rsidR="009D3F7C" w:rsidRDefault="009D3F7C">
          <w:pPr>
            <w:pStyle w:val="TOC3"/>
            <w:tabs>
              <w:tab w:val="right" w:leader="dot" w:pos="9134"/>
            </w:tabs>
            <w:rPr>
              <w:rFonts w:asciiTheme="minorHAnsi" w:eastAsiaTheme="minorEastAsia" w:hAnsiTheme="minorHAnsi"/>
              <w:noProof/>
            </w:rPr>
          </w:pPr>
          <w:hyperlink w:anchor="_Toc512206177" w:history="1">
            <w:r w:rsidRPr="007F5206">
              <w:rPr>
                <w:rStyle w:val="Hyperlink"/>
                <w:noProof/>
              </w:rPr>
              <w:t>3.5.1. Cross-Over Algorithm:</w:t>
            </w:r>
            <w:r>
              <w:rPr>
                <w:noProof/>
                <w:webHidden/>
              </w:rPr>
              <w:tab/>
            </w:r>
            <w:r>
              <w:rPr>
                <w:noProof/>
                <w:webHidden/>
              </w:rPr>
              <w:fldChar w:fldCharType="begin"/>
            </w:r>
            <w:r>
              <w:rPr>
                <w:noProof/>
                <w:webHidden/>
              </w:rPr>
              <w:instrText xml:space="preserve"> PAGEREF _Toc512206177 \h </w:instrText>
            </w:r>
            <w:r>
              <w:rPr>
                <w:noProof/>
                <w:webHidden/>
              </w:rPr>
            </w:r>
            <w:r>
              <w:rPr>
                <w:noProof/>
                <w:webHidden/>
              </w:rPr>
              <w:fldChar w:fldCharType="separate"/>
            </w:r>
            <w:r>
              <w:rPr>
                <w:noProof/>
                <w:webHidden/>
              </w:rPr>
              <w:t>21</w:t>
            </w:r>
            <w:r>
              <w:rPr>
                <w:noProof/>
                <w:webHidden/>
              </w:rPr>
              <w:fldChar w:fldCharType="end"/>
            </w:r>
          </w:hyperlink>
        </w:p>
        <w:p w14:paraId="0527FECC" w14:textId="7A759E1A" w:rsidR="009D3F7C" w:rsidRDefault="009D3F7C">
          <w:pPr>
            <w:pStyle w:val="TOC4"/>
            <w:tabs>
              <w:tab w:val="right" w:leader="dot" w:pos="9134"/>
            </w:tabs>
            <w:rPr>
              <w:rFonts w:asciiTheme="minorHAnsi" w:eastAsiaTheme="minorEastAsia" w:hAnsiTheme="minorHAnsi"/>
              <w:noProof/>
            </w:rPr>
          </w:pPr>
          <w:hyperlink w:anchor="_Toc512206178" w:history="1">
            <w:r w:rsidRPr="007F5206">
              <w:rPr>
                <w:rStyle w:val="Hyperlink"/>
                <w:noProof/>
              </w:rPr>
              <w:t>3.5.1.1. Generating population:</w:t>
            </w:r>
            <w:r>
              <w:rPr>
                <w:noProof/>
                <w:webHidden/>
              </w:rPr>
              <w:tab/>
            </w:r>
            <w:r>
              <w:rPr>
                <w:noProof/>
                <w:webHidden/>
              </w:rPr>
              <w:fldChar w:fldCharType="begin"/>
            </w:r>
            <w:r>
              <w:rPr>
                <w:noProof/>
                <w:webHidden/>
              </w:rPr>
              <w:instrText xml:space="preserve"> PAGEREF _Toc512206178 \h </w:instrText>
            </w:r>
            <w:r>
              <w:rPr>
                <w:noProof/>
                <w:webHidden/>
              </w:rPr>
            </w:r>
            <w:r>
              <w:rPr>
                <w:noProof/>
                <w:webHidden/>
              </w:rPr>
              <w:fldChar w:fldCharType="separate"/>
            </w:r>
            <w:r>
              <w:rPr>
                <w:noProof/>
                <w:webHidden/>
              </w:rPr>
              <w:t>21</w:t>
            </w:r>
            <w:r>
              <w:rPr>
                <w:noProof/>
                <w:webHidden/>
              </w:rPr>
              <w:fldChar w:fldCharType="end"/>
            </w:r>
          </w:hyperlink>
        </w:p>
        <w:p w14:paraId="6A669C11" w14:textId="7D6F6F3D" w:rsidR="009D3F7C" w:rsidRDefault="009D3F7C">
          <w:pPr>
            <w:pStyle w:val="TOC4"/>
            <w:tabs>
              <w:tab w:val="right" w:leader="dot" w:pos="9134"/>
            </w:tabs>
            <w:rPr>
              <w:rFonts w:asciiTheme="minorHAnsi" w:eastAsiaTheme="minorEastAsia" w:hAnsiTheme="minorHAnsi"/>
              <w:noProof/>
            </w:rPr>
          </w:pPr>
          <w:hyperlink w:anchor="_Toc512206179" w:history="1">
            <w:r w:rsidRPr="007F5206">
              <w:rPr>
                <w:rStyle w:val="Hyperlink"/>
                <w:noProof/>
              </w:rPr>
              <w:t>3.5.1.2. Probability of matting:</w:t>
            </w:r>
            <w:r>
              <w:rPr>
                <w:noProof/>
                <w:webHidden/>
              </w:rPr>
              <w:tab/>
            </w:r>
            <w:r>
              <w:rPr>
                <w:noProof/>
                <w:webHidden/>
              </w:rPr>
              <w:fldChar w:fldCharType="begin"/>
            </w:r>
            <w:r>
              <w:rPr>
                <w:noProof/>
                <w:webHidden/>
              </w:rPr>
              <w:instrText xml:space="preserve"> PAGEREF _Toc512206179 \h </w:instrText>
            </w:r>
            <w:r>
              <w:rPr>
                <w:noProof/>
                <w:webHidden/>
              </w:rPr>
            </w:r>
            <w:r>
              <w:rPr>
                <w:noProof/>
                <w:webHidden/>
              </w:rPr>
              <w:fldChar w:fldCharType="separate"/>
            </w:r>
            <w:r>
              <w:rPr>
                <w:noProof/>
                <w:webHidden/>
              </w:rPr>
              <w:t>22</w:t>
            </w:r>
            <w:r>
              <w:rPr>
                <w:noProof/>
                <w:webHidden/>
              </w:rPr>
              <w:fldChar w:fldCharType="end"/>
            </w:r>
          </w:hyperlink>
        </w:p>
        <w:p w14:paraId="7D7E2EB5" w14:textId="7C74C66D" w:rsidR="009D3F7C" w:rsidRDefault="009D3F7C">
          <w:pPr>
            <w:pStyle w:val="TOC4"/>
            <w:tabs>
              <w:tab w:val="right" w:leader="dot" w:pos="9134"/>
            </w:tabs>
            <w:rPr>
              <w:rFonts w:asciiTheme="minorHAnsi" w:eastAsiaTheme="minorEastAsia" w:hAnsiTheme="minorHAnsi"/>
              <w:noProof/>
            </w:rPr>
          </w:pPr>
          <w:hyperlink w:anchor="_Toc512206180" w:history="1">
            <w:r w:rsidRPr="007F5206">
              <w:rPr>
                <w:rStyle w:val="Hyperlink"/>
                <w:noProof/>
              </w:rPr>
              <w:t>3.5.1.3. Probability of mutation:</w:t>
            </w:r>
            <w:r>
              <w:rPr>
                <w:noProof/>
                <w:webHidden/>
              </w:rPr>
              <w:tab/>
            </w:r>
            <w:r>
              <w:rPr>
                <w:noProof/>
                <w:webHidden/>
              </w:rPr>
              <w:fldChar w:fldCharType="begin"/>
            </w:r>
            <w:r>
              <w:rPr>
                <w:noProof/>
                <w:webHidden/>
              </w:rPr>
              <w:instrText xml:space="preserve"> PAGEREF _Toc512206180 \h </w:instrText>
            </w:r>
            <w:r>
              <w:rPr>
                <w:noProof/>
                <w:webHidden/>
              </w:rPr>
            </w:r>
            <w:r>
              <w:rPr>
                <w:noProof/>
                <w:webHidden/>
              </w:rPr>
              <w:fldChar w:fldCharType="separate"/>
            </w:r>
            <w:r>
              <w:rPr>
                <w:noProof/>
                <w:webHidden/>
              </w:rPr>
              <w:t>22</w:t>
            </w:r>
            <w:r>
              <w:rPr>
                <w:noProof/>
                <w:webHidden/>
              </w:rPr>
              <w:fldChar w:fldCharType="end"/>
            </w:r>
          </w:hyperlink>
        </w:p>
        <w:p w14:paraId="6CD2E397" w14:textId="06931758" w:rsidR="009D3F7C" w:rsidRDefault="009D3F7C">
          <w:pPr>
            <w:pStyle w:val="TOC3"/>
            <w:tabs>
              <w:tab w:val="right" w:leader="dot" w:pos="9134"/>
            </w:tabs>
            <w:rPr>
              <w:rFonts w:asciiTheme="minorHAnsi" w:eastAsiaTheme="minorEastAsia" w:hAnsiTheme="minorHAnsi"/>
              <w:noProof/>
            </w:rPr>
          </w:pPr>
          <w:hyperlink w:anchor="_Toc512206181" w:history="1">
            <w:r w:rsidRPr="007F5206">
              <w:rPr>
                <w:rStyle w:val="Hyperlink"/>
                <w:noProof/>
              </w:rPr>
              <w:t>3.5.2. Fitness Function:</w:t>
            </w:r>
            <w:r>
              <w:rPr>
                <w:noProof/>
                <w:webHidden/>
              </w:rPr>
              <w:tab/>
            </w:r>
            <w:r>
              <w:rPr>
                <w:noProof/>
                <w:webHidden/>
              </w:rPr>
              <w:fldChar w:fldCharType="begin"/>
            </w:r>
            <w:r>
              <w:rPr>
                <w:noProof/>
                <w:webHidden/>
              </w:rPr>
              <w:instrText xml:space="preserve"> PAGEREF _Toc512206181 \h </w:instrText>
            </w:r>
            <w:r>
              <w:rPr>
                <w:noProof/>
                <w:webHidden/>
              </w:rPr>
            </w:r>
            <w:r>
              <w:rPr>
                <w:noProof/>
                <w:webHidden/>
              </w:rPr>
              <w:fldChar w:fldCharType="separate"/>
            </w:r>
            <w:r>
              <w:rPr>
                <w:noProof/>
                <w:webHidden/>
              </w:rPr>
              <w:t>22</w:t>
            </w:r>
            <w:r>
              <w:rPr>
                <w:noProof/>
                <w:webHidden/>
              </w:rPr>
              <w:fldChar w:fldCharType="end"/>
            </w:r>
          </w:hyperlink>
        </w:p>
        <w:p w14:paraId="71721236" w14:textId="2F3AD342" w:rsidR="009D3F7C" w:rsidRDefault="009D3F7C">
          <w:pPr>
            <w:pStyle w:val="TOC1"/>
            <w:tabs>
              <w:tab w:val="right" w:leader="dot" w:pos="9134"/>
            </w:tabs>
            <w:rPr>
              <w:rFonts w:asciiTheme="minorHAnsi" w:eastAsiaTheme="minorEastAsia" w:hAnsiTheme="minorHAnsi"/>
              <w:noProof/>
            </w:rPr>
          </w:pPr>
          <w:hyperlink w:anchor="_Toc512206182" w:history="1">
            <w:r w:rsidRPr="007F5206">
              <w:rPr>
                <w:rStyle w:val="Hyperlink"/>
                <w:noProof/>
              </w:rPr>
              <w:t>Chapter 4 Used Tool and Results</w:t>
            </w:r>
            <w:r>
              <w:rPr>
                <w:noProof/>
                <w:webHidden/>
              </w:rPr>
              <w:tab/>
            </w:r>
            <w:r>
              <w:rPr>
                <w:noProof/>
                <w:webHidden/>
              </w:rPr>
              <w:fldChar w:fldCharType="begin"/>
            </w:r>
            <w:r>
              <w:rPr>
                <w:noProof/>
                <w:webHidden/>
              </w:rPr>
              <w:instrText xml:space="preserve"> PAGEREF _Toc512206182 \h </w:instrText>
            </w:r>
            <w:r>
              <w:rPr>
                <w:noProof/>
                <w:webHidden/>
              </w:rPr>
            </w:r>
            <w:r>
              <w:rPr>
                <w:noProof/>
                <w:webHidden/>
              </w:rPr>
              <w:fldChar w:fldCharType="separate"/>
            </w:r>
            <w:r>
              <w:rPr>
                <w:noProof/>
                <w:webHidden/>
              </w:rPr>
              <w:t>23</w:t>
            </w:r>
            <w:r>
              <w:rPr>
                <w:noProof/>
                <w:webHidden/>
              </w:rPr>
              <w:fldChar w:fldCharType="end"/>
            </w:r>
          </w:hyperlink>
        </w:p>
        <w:p w14:paraId="40319349" w14:textId="57F1A811" w:rsidR="009D3F7C" w:rsidRDefault="009D3F7C">
          <w:pPr>
            <w:pStyle w:val="TOC2"/>
            <w:tabs>
              <w:tab w:val="right" w:leader="dot" w:pos="9134"/>
            </w:tabs>
            <w:rPr>
              <w:rFonts w:asciiTheme="minorHAnsi" w:eastAsiaTheme="minorEastAsia" w:hAnsiTheme="minorHAnsi"/>
              <w:noProof/>
            </w:rPr>
          </w:pPr>
          <w:hyperlink w:anchor="_Toc512206183" w:history="1">
            <w:r w:rsidRPr="007F5206">
              <w:rPr>
                <w:rStyle w:val="Hyperlink"/>
                <w:noProof/>
              </w:rPr>
              <w:t>4.1. Tool:</w:t>
            </w:r>
            <w:r>
              <w:rPr>
                <w:noProof/>
                <w:webHidden/>
              </w:rPr>
              <w:tab/>
            </w:r>
            <w:r>
              <w:rPr>
                <w:noProof/>
                <w:webHidden/>
              </w:rPr>
              <w:fldChar w:fldCharType="begin"/>
            </w:r>
            <w:r>
              <w:rPr>
                <w:noProof/>
                <w:webHidden/>
              </w:rPr>
              <w:instrText xml:space="preserve"> PAGEREF _Toc512206183 \h </w:instrText>
            </w:r>
            <w:r>
              <w:rPr>
                <w:noProof/>
                <w:webHidden/>
              </w:rPr>
            </w:r>
            <w:r>
              <w:rPr>
                <w:noProof/>
                <w:webHidden/>
              </w:rPr>
              <w:fldChar w:fldCharType="separate"/>
            </w:r>
            <w:r>
              <w:rPr>
                <w:noProof/>
                <w:webHidden/>
              </w:rPr>
              <w:t>24</w:t>
            </w:r>
            <w:r>
              <w:rPr>
                <w:noProof/>
                <w:webHidden/>
              </w:rPr>
              <w:fldChar w:fldCharType="end"/>
            </w:r>
          </w:hyperlink>
        </w:p>
        <w:p w14:paraId="48EC2020" w14:textId="34EE1176" w:rsidR="009D3F7C" w:rsidRDefault="009D3F7C">
          <w:pPr>
            <w:pStyle w:val="TOC2"/>
            <w:tabs>
              <w:tab w:val="right" w:leader="dot" w:pos="9134"/>
            </w:tabs>
            <w:rPr>
              <w:rFonts w:asciiTheme="minorHAnsi" w:eastAsiaTheme="minorEastAsia" w:hAnsiTheme="minorHAnsi"/>
              <w:noProof/>
            </w:rPr>
          </w:pPr>
          <w:hyperlink w:anchor="_Toc512206184" w:history="1">
            <w:r w:rsidRPr="007F5206">
              <w:rPr>
                <w:rStyle w:val="Hyperlink"/>
                <w:noProof/>
              </w:rPr>
              <w:t>4.2. Experiments setup:</w:t>
            </w:r>
            <w:r>
              <w:rPr>
                <w:noProof/>
                <w:webHidden/>
              </w:rPr>
              <w:tab/>
            </w:r>
            <w:r>
              <w:rPr>
                <w:noProof/>
                <w:webHidden/>
              </w:rPr>
              <w:fldChar w:fldCharType="begin"/>
            </w:r>
            <w:r>
              <w:rPr>
                <w:noProof/>
                <w:webHidden/>
              </w:rPr>
              <w:instrText xml:space="preserve"> PAGEREF _Toc512206184 \h </w:instrText>
            </w:r>
            <w:r>
              <w:rPr>
                <w:noProof/>
                <w:webHidden/>
              </w:rPr>
            </w:r>
            <w:r>
              <w:rPr>
                <w:noProof/>
                <w:webHidden/>
              </w:rPr>
              <w:fldChar w:fldCharType="separate"/>
            </w:r>
            <w:r>
              <w:rPr>
                <w:noProof/>
                <w:webHidden/>
              </w:rPr>
              <w:t>24</w:t>
            </w:r>
            <w:r>
              <w:rPr>
                <w:noProof/>
                <w:webHidden/>
              </w:rPr>
              <w:fldChar w:fldCharType="end"/>
            </w:r>
          </w:hyperlink>
        </w:p>
        <w:p w14:paraId="259945D7" w14:textId="690CB856" w:rsidR="009D3F7C" w:rsidRDefault="009D3F7C">
          <w:pPr>
            <w:pStyle w:val="TOC3"/>
            <w:tabs>
              <w:tab w:val="right" w:leader="dot" w:pos="9134"/>
            </w:tabs>
            <w:rPr>
              <w:rFonts w:asciiTheme="minorHAnsi" w:eastAsiaTheme="minorEastAsia" w:hAnsiTheme="minorHAnsi"/>
              <w:noProof/>
            </w:rPr>
          </w:pPr>
          <w:hyperlink w:anchor="_Toc512206185" w:history="1">
            <w:r w:rsidRPr="007F5206">
              <w:rPr>
                <w:rStyle w:val="Hyperlink"/>
                <w:noProof/>
              </w:rPr>
              <w:t>4.2.1. Building topology:</w:t>
            </w:r>
            <w:r>
              <w:rPr>
                <w:noProof/>
                <w:webHidden/>
              </w:rPr>
              <w:tab/>
            </w:r>
            <w:r>
              <w:rPr>
                <w:noProof/>
                <w:webHidden/>
              </w:rPr>
              <w:fldChar w:fldCharType="begin"/>
            </w:r>
            <w:r>
              <w:rPr>
                <w:noProof/>
                <w:webHidden/>
              </w:rPr>
              <w:instrText xml:space="preserve"> PAGEREF _Toc512206185 \h </w:instrText>
            </w:r>
            <w:r>
              <w:rPr>
                <w:noProof/>
                <w:webHidden/>
              </w:rPr>
            </w:r>
            <w:r>
              <w:rPr>
                <w:noProof/>
                <w:webHidden/>
              </w:rPr>
              <w:fldChar w:fldCharType="separate"/>
            </w:r>
            <w:r>
              <w:rPr>
                <w:noProof/>
                <w:webHidden/>
              </w:rPr>
              <w:t>24</w:t>
            </w:r>
            <w:r>
              <w:rPr>
                <w:noProof/>
                <w:webHidden/>
              </w:rPr>
              <w:fldChar w:fldCharType="end"/>
            </w:r>
          </w:hyperlink>
        </w:p>
        <w:p w14:paraId="04191742" w14:textId="3DE1A5CD" w:rsidR="009D3F7C" w:rsidRDefault="009D3F7C">
          <w:pPr>
            <w:pStyle w:val="TOC3"/>
            <w:tabs>
              <w:tab w:val="right" w:leader="dot" w:pos="9134"/>
            </w:tabs>
            <w:rPr>
              <w:rFonts w:asciiTheme="minorHAnsi" w:eastAsiaTheme="minorEastAsia" w:hAnsiTheme="minorHAnsi"/>
              <w:noProof/>
            </w:rPr>
          </w:pPr>
          <w:hyperlink w:anchor="_Toc512206186" w:history="1">
            <w:r w:rsidRPr="007F5206">
              <w:rPr>
                <w:rStyle w:val="Hyperlink"/>
                <w:noProof/>
              </w:rPr>
              <w:t>4.2.2. Simulation Parameters:</w:t>
            </w:r>
            <w:r>
              <w:rPr>
                <w:noProof/>
                <w:webHidden/>
              </w:rPr>
              <w:tab/>
            </w:r>
            <w:r>
              <w:rPr>
                <w:noProof/>
                <w:webHidden/>
              </w:rPr>
              <w:fldChar w:fldCharType="begin"/>
            </w:r>
            <w:r>
              <w:rPr>
                <w:noProof/>
                <w:webHidden/>
              </w:rPr>
              <w:instrText xml:space="preserve"> PAGEREF _Toc512206186 \h </w:instrText>
            </w:r>
            <w:r>
              <w:rPr>
                <w:noProof/>
                <w:webHidden/>
              </w:rPr>
            </w:r>
            <w:r>
              <w:rPr>
                <w:noProof/>
                <w:webHidden/>
              </w:rPr>
              <w:fldChar w:fldCharType="separate"/>
            </w:r>
            <w:r>
              <w:rPr>
                <w:noProof/>
                <w:webHidden/>
              </w:rPr>
              <w:t>24</w:t>
            </w:r>
            <w:r>
              <w:rPr>
                <w:noProof/>
                <w:webHidden/>
              </w:rPr>
              <w:fldChar w:fldCharType="end"/>
            </w:r>
          </w:hyperlink>
        </w:p>
        <w:p w14:paraId="519E03C3" w14:textId="55D424ED" w:rsidR="009D3F7C" w:rsidRDefault="009D3F7C">
          <w:pPr>
            <w:pStyle w:val="TOC2"/>
            <w:tabs>
              <w:tab w:val="right" w:leader="dot" w:pos="9134"/>
            </w:tabs>
            <w:rPr>
              <w:rFonts w:asciiTheme="minorHAnsi" w:eastAsiaTheme="minorEastAsia" w:hAnsiTheme="minorHAnsi"/>
              <w:noProof/>
            </w:rPr>
          </w:pPr>
          <w:hyperlink w:anchor="_Toc512206187" w:history="1">
            <w:r w:rsidRPr="007F5206">
              <w:rPr>
                <w:rStyle w:val="Hyperlink"/>
                <w:noProof/>
              </w:rPr>
              <w:t>4.3. Results:</w:t>
            </w:r>
            <w:r>
              <w:rPr>
                <w:noProof/>
                <w:webHidden/>
              </w:rPr>
              <w:tab/>
            </w:r>
            <w:r>
              <w:rPr>
                <w:noProof/>
                <w:webHidden/>
              </w:rPr>
              <w:fldChar w:fldCharType="begin"/>
            </w:r>
            <w:r>
              <w:rPr>
                <w:noProof/>
                <w:webHidden/>
              </w:rPr>
              <w:instrText xml:space="preserve"> PAGEREF _Toc512206187 \h </w:instrText>
            </w:r>
            <w:r>
              <w:rPr>
                <w:noProof/>
                <w:webHidden/>
              </w:rPr>
            </w:r>
            <w:r>
              <w:rPr>
                <w:noProof/>
                <w:webHidden/>
              </w:rPr>
              <w:fldChar w:fldCharType="separate"/>
            </w:r>
            <w:r>
              <w:rPr>
                <w:noProof/>
                <w:webHidden/>
              </w:rPr>
              <w:t>24</w:t>
            </w:r>
            <w:r>
              <w:rPr>
                <w:noProof/>
                <w:webHidden/>
              </w:rPr>
              <w:fldChar w:fldCharType="end"/>
            </w:r>
          </w:hyperlink>
        </w:p>
        <w:p w14:paraId="36031FF0" w14:textId="16ECE788" w:rsidR="009D3F7C" w:rsidRDefault="009D3F7C">
          <w:pPr>
            <w:pStyle w:val="TOC2"/>
            <w:tabs>
              <w:tab w:val="right" w:leader="dot" w:pos="9134"/>
            </w:tabs>
            <w:rPr>
              <w:rFonts w:asciiTheme="minorHAnsi" w:eastAsiaTheme="minorEastAsia" w:hAnsiTheme="minorHAnsi"/>
              <w:noProof/>
            </w:rPr>
          </w:pPr>
          <w:hyperlink w:anchor="_Toc512206188" w:history="1">
            <w:r w:rsidRPr="007F5206">
              <w:rPr>
                <w:rStyle w:val="Hyperlink"/>
                <w:noProof/>
              </w:rPr>
              <w:t>4.4. Metrics we Will Compare to Other Methods:</w:t>
            </w:r>
            <w:r>
              <w:rPr>
                <w:noProof/>
                <w:webHidden/>
              </w:rPr>
              <w:tab/>
            </w:r>
            <w:r>
              <w:rPr>
                <w:noProof/>
                <w:webHidden/>
              </w:rPr>
              <w:fldChar w:fldCharType="begin"/>
            </w:r>
            <w:r>
              <w:rPr>
                <w:noProof/>
                <w:webHidden/>
              </w:rPr>
              <w:instrText xml:space="preserve"> PAGEREF _Toc512206188 \h </w:instrText>
            </w:r>
            <w:r>
              <w:rPr>
                <w:noProof/>
                <w:webHidden/>
              </w:rPr>
            </w:r>
            <w:r>
              <w:rPr>
                <w:noProof/>
                <w:webHidden/>
              </w:rPr>
              <w:fldChar w:fldCharType="separate"/>
            </w:r>
            <w:r>
              <w:rPr>
                <w:noProof/>
                <w:webHidden/>
              </w:rPr>
              <w:t>24</w:t>
            </w:r>
            <w:r>
              <w:rPr>
                <w:noProof/>
                <w:webHidden/>
              </w:rPr>
              <w:fldChar w:fldCharType="end"/>
            </w:r>
          </w:hyperlink>
        </w:p>
        <w:p w14:paraId="30ED1AB2" w14:textId="20667DB2" w:rsidR="009D3F7C" w:rsidRDefault="009D3F7C">
          <w:pPr>
            <w:pStyle w:val="TOC1"/>
            <w:tabs>
              <w:tab w:val="right" w:leader="dot" w:pos="9134"/>
            </w:tabs>
            <w:rPr>
              <w:rFonts w:asciiTheme="minorHAnsi" w:eastAsiaTheme="minorEastAsia" w:hAnsiTheme="minorHAnsi"/>
              <w:noProof/>
            </w:rPr>
          </w:pPr>
          <w:hyperlink w:anchor="_Toc512206189" w:history="1">
            <w:r w:rsidRPr="007F5206">
              <w:rPr>
                <w:rStyle w:val="Hyperlink"/>
                <w:noProof/>
              </w:rPr>
              <w:t>Chapter 5 Conclusion</w:t>
            </w:r>
            <w:r>
              <w:rPr>
                <w:noProof/>
                <w:webHidden/>
              </w:rPr>
              <w:tab/>
            </w:r>
            <w:r>
              <w:rPr>
                <w:noProof/>
                <w:webHidden/>
              </w:rPr>
              <w:fldChar w:fldCharType="begin"/>
            </w:r>
            <w:r>
              <w:rPr>
                <w:noProof/>
                <w:webHidden/>
              </w:rPr>
              <w:instrText xml:space="preserve"> PAGEREF _Toc512206189 \h </w:instrText>
            </w:r>
            <w:r>
              <w:rPr>
                <w:noProof/>
                <w:webHidden/>
              </w:rPr>
            </w:r>
            <w:r>
              <w:rPr>
                <w:noProof/>
                <w:webHidden/>
              </w:rPr>
              <w:fldChar w:fldCharType="separate"/>
            </w:r>
            <w:r>
              <w:rPr>
                <w:noProof/>
                <w:webHidden/>
              </w:rPr>
              <w:t>25</w:t>
            </w:r>
            <w:r>
              <w:rPr>
                <w:noProof/>
                <w:webHidden/>
              </w:rPr>
              <w:fldChar w:fldCharType="end"/>
            </w:r>
          </w:hyperlink>
        </w:p>
        <w:p w14:paraId="1325F6B5" w14:textId="1A10D4F7" w:rsidR="009D3F7C" w:rsidRDefault="009D3F7C">
          <w:pPr>
            <w:pStyle w:val="TOC1"/>
            <w:tabs>
              <w:tab w:val="right" w:leader="dot" w:pos="9134"/>
            </w:tabs>
            <w:rPr>
              <w:rFonts w:asciiTheme="minorHAnsi" w:eastAsiaTheme="minorEastAsia" w:hAnsiTheme="minorHAnsi"/>
              <w:noProof/>
            </w:rPr>
          </w:pPr>
          <w:hyperlink w:anchor="_Toc512206190" w:history="1">
            <w:r w:rsidRPr="007F5206">
              <w:rPr>
                <w:rStyle w:val="Hyperlink"/>
                <w:noProof/>
              </w:rPr>
              <w:t>References:</w:t>
            </w:r>
            <w:r>
              <w:rPr>
                <w:noProof/>
                <w:webHidden/>
              </w:rPr>
              <w:tab/>
            </w:r>
            <w:r>
              <w:rPr>
                <w:noProof/>
                <w:webHidden/>
              </w:rPr>
              <w:fldChar w:fldCharType="begin"/>
            </w:r>
            <w:r>
              <w:rPr>
                <w:noProof/>
                <w:webHidden/>
              </w:rPr>
              <w:instrText xml:space="preserve"> PAGEREF _Toc512206190 \h </w:instrText>
            </w:r>
            <w:r>
              <w:rPr>
                <w:noProof/>
                <w:webHidden/>
              </w:rPr>
            </w:r>
            <w:r>
              <w:rPr>
                <w:noProof/>
                <w:webHidden/>
              </w:rPr>
              <w:fldChar w:fldCharType="separate"/>
            </w:r>
            <w:r>
              <w:rPr>
                <w:noProof/>
                <w:webHidden/>
              </w:rPr>
              <w:t>27</w:t>
            </w:r>
            <w:r>
              <w:rPr>
                <w:noProof/>
                <w:webHidden/>
              </w:rPr>
              <w:fldChar w:fldCharType="end"/>
            </w:r>
          </w:hyperlink>
        </w:p>
        <w:p w14:paraId="7F6ECD75" w14:textId="5BDE99EB"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pPr>
      <w:bookmarkStart w:id="1" w:name="_Toc503291667"/>
      <w:bookmarkStart w:id="2" w:name="_Toc512206126"/>
      <w:r>
        <w:lastRenderedPageBreak/>
        <w:t>General Introduction</w:t>
      </w:r>
      <w:bookmarkEnd w:id="1"/>
      <w:bookmarkEnd w:id="2"/>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3" w:name="_Toc512206127"/>
      <w:r w:rsidRPr="00001AC5">
        <w:lastRenderedPageBreak/>
        <w:t>Introduction:</w:t>
      </w:r>
      <w:bookmarkEnd w:id="3"/>
    </w:p>
    <w:p w14:paraId="7F6ECD7B" w14:textId="77777777" w:rsidR="00001AC5" w:rsidRDefault="00FF5CC5" w:rsidP="00FF5CC5">
      <w:pPr>
        <w:pStyle w:val="Heading2"/>
      </w:pPr>
      <w:bookmarkStart w:id="4" w:name="_Toc512206128"/>
      <w:r w:rsidRPr="00FF5CC5">
        <w:t>Motivation and problem statement:</w:t>
      </w:r>
      <w:bookmarkEnd w:id="4"/>
    </w:p>
    <w:p w14:paraId="7F6ECD7C" w14:textId="77777777" w:rsidR="00FF5CC5" w:rsidRDefault="00520446" w:rsidP="00520446">
      <w:pPr>
        <w:pStyle w:val="Heading2"/>
      </w:pPr>
      <w:bookmarkStart w:id="5" w:name="_Toc512206129"/>
      <w:r w:rsidRPr="00520446">
        <w:t>Report outline:</w:t>
      </w:r>
      <w:bookmarkEnd w:id="5"/>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sectPr w:rsidR="00C76E1F" w:rsidSect="00C76E1F">
          <w:headerReference w:type="default" r:id="rId11"/>
          <w:pgSz w:w="12240" w:h="15840" w:code="1"/>
          <w:pgMar w:top="1411" w:right="1123" w:bottom="1699" w:left="1973" w:header="720" w:footer="720" w:gutter="0"/>
          <w:cols w:space="720"/>
          <w:vAlign w:val="center"/>
          <w:docGrid w:linePitch="360"/>
        </w:sectPr>
      </w:pPr>
      <w:bookmarkStart w:id="6" w:name="_Toc512206130"/>
      <w:r w:rsidRPr="00C76E1F">
        <w:lastRenderedPageBreak/>
        <w:t>Background and Related Work</w:t>
      </w:r>
      <w:r>
        <w:t>:</w:t>
      </w:r>
      <w:bookmarkEnd w:id="6"/>
    </w:p>
    <w:p w14:paraId="7F6ECD7F" w14:textId="77777777" w:rsidR="00C76E1F" w:rsidRDefault="003E6F6D" w:rsidP="003E6F6D">
      <w:pPr>
        <w:pStyle w:val="Heading2"/>
      </w:pPr>
      <w:bookmarkStart w:id="7" w:name="_Toc512206131"/>
      <w:r w:rsidRPr="003E6F6D">
        <w:lastRenderedPageBreak/>
        <w:t>Scope</w:t>
      </w:r>
      <w:r>
        <w:t>:</w:t>
      </w:r>
      <w:bookmarkEnd w:id="7"/>
    </w:p>
    <w:p w14:paraId="7F6ECD80" w14:textId="77777777" w:rsidR="003E6F6D" w:rsidRDefault="00CA4DB2" w:rsidP="00CA4DB2">
      <w:pPr>
        <w:pStyle w:val="Heading3"/>
      </w:pPr>
      <w:bookmarkStart w:id="8" w:name="_Toc512206132"/>
      <w:r w:rsidRPr="00CA4DB2">
        <w:t>Heterogeneous networks (HetNets):</w:t>
      </w:r>
      <w:bookmarkEnd w:id="8"/>
    </w:p>
    <w:p w14:paraId="7F6ECD81" w14:textId="77777777" w:rsidR="00CA4DB2" w:rsidRDefault="007B683A" w:rsidP="007B683A">
      <w:pPr>
        <w:pStyle w:val="Heading3"/>
      </w:pPr>
      <w:bookmarkStart w:id="9" w:name="_Toc512206133"/>
      <w:r w:rsidRPr="007B683A">
        <w:t>Massive MIMO Networks:</w:t>
      </w:r>
      <w:bookmarkEnd w:id="9"/>
    </w:p>
    <w:p w14:paraId="7F6ECD82" w14:textId="77777777" w:rsidR="00F8200F" w:rsidRDefault="00F8200F" w:rsidP="00960C07">
      <w:pPr>
        <w:pStyle w:val="Heading3"/>
      </w:pPr>
      <w:bookmarkStart w:id="10" w:name="_Toc512206134"/>
      <w:r w:rsidRPr="00F8200F">
        <w:t>MmWave Networks:</w:t>
      </w:r>
      <w:bookmarkEnd w:id="10"/>
    </w:p>
    <w:p w14:paraId="7F6ECD83" w14:textId="77777777" w:rsidR="006011EE" w:rsidRDefault="006011EE" w:rsidP="006011EE">
      <w:pPr>
        <w:pStyle w:val="Heading3"/>
      </w:pPr>
      <w:bookmarkStart w:id="11" w:name="_Toc512206135"/>
      <w:r w:rsidRPr="006011EE">
        <w:t>Energy Harvesting Networks:</w:t>
      </w:r>
      <w:bookmarkEnd w:id="11"/>
    </w:p>
    <w:p w14:paraId="7F6ECD84" w14:textId="77777777" w:rsidR="00573FD4" w:rsidRDefault="00573FD4" w:rsidP="00573FD4">
      <w:pPr>
        <w:pStyle w:val="Heading3"/>
      </w:pPr>
      <w:bookmarkStart w:id="12" w:name="_Toc512206136"/>
      <w:r w:rsidRPr="00573FD4">
        <w:t>Other 5G Candidate Technologies:</w:t>
      </w:r>
      <w:bookmarkEnd w:id="12"/>
    </w:p>
    <w:p w14:paraId="7F6ECD85" w14:textId="77777777" w:rsidR="00EF4910" w:rsidRDefault="00353797" w:rsidP="00353797">
      <w:pPr>
        <w:pStyle w:val="Heading4"/>
      </w:pPr>
      <w:bookmarkStart w:id="13" w:name="_Toc512206137"/>
      <w:r w:rsidRPr="00353797">
        <w:t>Device to Device communication (D2D):</w:t>
      </w:r>
      <w:bookmarkEnd w:id="13"/>
    </w:p>
    <w:p w14:paraId="7F6ECD86" w14:textId="77777777" w:rsidR="00353797" w:rsidRDefault="00C77D2F" w:rsidP="00C77D2F">
      <w:pPr>
        <w:pStyle w:val="Heading4"/>
      </w:pPr>
      <w:bookmarkStart w:id="14" w:name="_Toc512206138"/>
      <w:r w:rsidRPr="00C77D2F">
        <w:t>Full Duplex communication:</w:t>
      </w:r>
      <w:bookmarkEnd w:id="14"/>
    </w:p>
    <w:p w14:paraId="7F6ECD87" w14:textId="77777777" w:rsidR="00252ECD" w:rsidRDefault="00252ECD" w:rsidP="00252ECD">
      <w:pPr>
        <w:pStyle w:val="Heading4"/>
      </w:pPr>
      <w:bookmarkStart w:id="15" w:name="_Toc512206139"/>
      <w:r w:rsidRPr="00252ECD">
        <w:t>Cloud radio access network(C-RAN):</w:t>
      </w:r>
      <w:bookmarkEnd w:id="15"/>
    </w:p>
    <w:p w14:paraId="7F6ECD88" w14:textId="77777777" w:rsidR="00F33280" w:rsidRDefault="00436A78" w:rsidP="00436A78">
      <w:pPr>
        <w:pStyle w:val="Heading4"/>
      </w:pPr>
      <w:bookmarkStart w:id="16" w:name="_Toc512206140"/>
      <w:r w:rsidRPr="00436A78">
        <w:t>Self-organizing networks(SONs):</w:t>
      </w:r>
      <w:bookmarkEnd w:id="16"/>
    </w:p>
    <w:p w14:paraId="7F6ECD89" w14:textId="77777777" w:rsidR="00436A78" w:rsidRDefault="003006FC" w:rsidP="003006FC">
      <w:pPr>
        <w:pStyle w:val="Heading3"/>
      </w:pPr>
      <w:bookmarkStart w:id="17" w:name="_Toc512206141"/>
      <w:r w:rsidRPr="003006FC">
        <w:t>Summary:</w:t>
      </w:r>
      <w:bookmarkEnd w:id="17"/>
    </w:p>
    <w:p w14:paraId="7F6ECD8A" w14:textId="77777777" w:rsidR="003006FC" w:rsidRDefault="00354F45" w:rsidP="00354F45">
      <w:pPr>
        <w:pStyle w:val="Heading2"/>
      </w:pPr>
      <w:bookmarkStart w:id="18" w:name="_Toc512206142"/>
      <w:r w:rsidRPr="00354F45">
        <w:t>Optimization techniques</w:t>
      </w:r>
      <w:bookmarkEnd w:id="18"/>
    </w:p>
    <w:p w14:paraId="7F6ECD8B" w14:textId="77777777" w:rsidR="00664EE8" w:rsidRDefault="0067056E" w:rsidP="0067056E">
      <w:pPr>
        <w:pStyle w:val="Heading3"/>
      </w:pPr>
      <w:bookmarkStart w:id="19" w:name="_Toc512206143"/>
      <w:r w:rsidRPr="0067056E">
        <w:t>Game Theory</w:t>
      </w:r>
      <w:bookmarkEnd w:id="19"/>
    </w:p>
    <w:p w14:paraId="7F6ECD8C" w14:textId="77777777" w:rsidR="0067056E" w:rsidRDefault="00B1000D" w:rsidP="00B1000D">
      <w:pPr>
        <w:pStyle w:val="Heading4"/>
      </w:pPr>
      <w:bookmarkStart w:id="20" w:name="_Toc512206144"/>
      <w:r w:rsidRPr="00B1000D">
        <w:t>Non-Cooperative:</w:t>
      </w:r>
      <w:bookmarkEnd w:id="20"/>
    </w:p>
    <w:p w14:paraId="7F6ECD8D" w14:textId="77777777" w:rsidR="00B1000D" w:rsidRDefault="00951D36" w:rsidP="00D14C24">
      <w:pPr>
        <w:pStyle w:val="Heading4"/>
      </w:pPr>
      <w:bookmarkStart w:id="21" w:name="_Toc512206145"/>
      <w:r w:rsidRPr="00951D36">
        <w:t>Cooperative:</w:t>
      </w:r>
      <w:bookmarkEnd w:id="21"/>
    </w:p>
    <w:p w14:paraId="7F6ECD8E" w14:textId="77777777" w:rsidR="00A065C1" w:rsidRDefault="00A065C1" w:rsidP="008E5394">
      <w:pPr>
        <w:pStyle w:val="Heading4"/>
      </w:pPr>
      <w:bookmarkStart w:id="22" w:name="_Toc512206146"/>
      <w:r w:rsidRPr="00A065C1">
        <w:t>Challenges:</w:t>
      </w:r>
      <w:bookmarkEnd w:id="22"/>
    </w:p>
    <w:p w14:paraId="7F6ECD8F" w14:textId="77777777" w:rsidR="00F252A0" w:rsidRDefault="00F252A0" w:rsidP="00C17B38">
      <w:pPr>
        <w:pStyle w:val="Heading3"/>
      </w:pPr>
      <w:bookmarkStart w:id="23" w:name="_Toc512206147"/>
      <w:r w:rsidRPr="00F252A0">
        <w:t>Combinatorial optimization</w:t>
      </w:r>
      <w:bookmarkEnd w:id="23"/>
    </w:p>
    <w:p w14:paraId="7F6ECD90" w14:textId="77777777" w:rsidR="00D91F60" w:rsidRDefault="00D91F60" w:rsidP="004F20B3">
      <w:pPr>
        <w:pStyle w:val="Heading3"/>
      </w:pPr>
      <w:bookmarkStart w:id="24" w:name="_Toc512206148"/>
      <w:r w:rsidRPr="00D91F60">
        <w:t>Stochastic geometry</w:t>
      </w:r>
      <w:bookmarkEnd w:id="24"/>
    </w:p>
    <w:p w14:paraId="7F6ECD91" w14:textId="77777777" w:rsidR="007779CF" w:rsidRDefault="007779CF" w:rsidP="000B26A5">
      <w:pPr>
        <w:pStyle w:val="Heading4"/>
      </w:pPr>
      <w:bookmarkStart w:id="25" w:name="_Toc512206149"/>
      <w:r w:rsidRPr="007779CF">
        <w:t>How to model and analyze network geometry?</w:t>
      </w:r>
      <w:bookmarkEnd w:id="25"/>
    </w:p>
    <w:p w14:paraId="7F6ECD92" w14:textId="77777777" w:rsidR="00A14EFE" w:rsidRDefault="00A14EFE" w:rsidP="008C2021">
      <w:pPr>
        <w:pStyle w:val="Heading4"/>
      </w:pPr>
      <w:bookmarkStart w:id="26" w:name="_Toc512206150"/>
      <w:r w:rsidRPr="00A14EFE">
        <w:t>Point Process Fundamental of Stochastic Geometry</w:t>
      </w:r>
      <w:bookmarkEnd w:id="26"/>
    </w:p>
    <w:p w14:paraId="7F6ECD93" w14:textId="77777777" w:rsidR="005D102D" w:rsidRDefault="005D102D" w:rsidP="00C9087A">
      <w:pPr>
        <w:pStyle w:val="Heading3"/>
      </w:pPr>
      <w:bookmarkStart w:id="27" w:name="_Toc512206151"/>
      <w:r w:rsidRPr="005D102D">
        <w:t>Evolutionary algorithm</w:t>
      </w:r>
      <w:bookmarkEnd w:id="27"/>
    </w:p>
    <w:p w14:paraId="7F6ECD94" w14:textId="77777777" w:rsidR="00C9087A" w:rsidRDefault="009D0065" w:rsidP="00547889">
      <w:pPr>
        <w:pStyle w:val="Heading2"/>
      </w:pPr>
      <w:bookmarkStart w:id="28" w:name="_Toc512206152"/>
      <w:r w:rsidRPr="009D0065">
        <w:t>Metrics</w:t>
      </w:r>
      <w:bookmarkEnd w:id="28"/>
    </w:p>
    <w:p w14:paraId="7F6ECD95" w14:textId="77777777" w:rsidR="004F4D69" w:rsidRDefault="004F4D69" w:rsidP="000E45BF">
      <w:pPr>
        <w:pStyle w:val="Heading3"/>
      </w:pPr>
      <w:bookmarkStart w:id="29" w:name="_Toc512206153"/>
      <w:r w:rsidRPr="004F4D69">
        <w:t>outage/coverage probability</w:t>
      </w:r>
      <w:bookmarkEnd w:id="29"/>
    </w:p>
    <w:p w14:paraId="7F6ECD96" w14:textId="77777777" w:rsidR="005936D9" w:rsidRDefault="005936D9" w:rsidP="005936D9">
      <w:pPr>
        <w:pStyle w:val="Heading3"/>
      </w:pPr>
      <w:bookmarkStart w:id="30" w:name="_Toc512206154"/>
      <w:r w:rsidRPr="005936D9">
        <w:lastRenderedPageBreak/>
        <w:t>QOS</w:t>
      </w:r>
      <w:bookmarkEnd w:id="30"/>
    </w:p>
    <w:p w14:paraId="7F6ECD97" w14:textId="77777777" w:rsidR="00442F1C" w:rsidRDefault="00442F1C" w:rsidP="00442F1C">
      <w:pPr>
        <w:pStyle w:val="Heading4"/>
      </w:pPr>
      <w:bookmarkStart w:id="31" w:name="_Toc512206155"/>
      <w:r w:rsidRPr="00442F1C">
        <w:t>TRAFFIC IN 5G NETWORKS</w:t>
      </w:r>
      <w:bookmarkEnd w:id="31"/>
    </w:p>
    <w:p w14:paraId="7F6ECD98" w14:textId="77777777" w:rsidR="00A93B5E" w:rsidRDefault="00A93B5E" w:rsidP="001861A0">
      <w:pPr>
        <w:pStyle w:val="Heading4"/>
      </w:pPr>
      <w:bookmarkStart w:id="32" w:name="_Toc512206156"/>
      <w:r w:rsidRPr="00A93B5E">
        <w:t>QOS MANAGEMENT IN 5G NETWORKS</w:t>
      </w:r>
      <w:bookmarkEnd w:id="32"/>
    </w:p>
    <w:p w14:paraId="7F6ECD99" w14:textId="77777777" w:rsidR="003C081B" w:rsidRDefault="003C081B" w:rsidP="00737A97">
      <w:pPr>
        <w:pStyle w:val="Heading3"/>
      </w:pPr>
      <w:bookmarkStart w:id="33" w:name="_Toc512206157"/>
      <w:r w:rsidRPr="003C081B">
        <w:t>Energy efficiency</w:t>
      </w:r>
      <w:bookmarkEnd w:id="33"/>
    </w:p>
    <w:p w14:paraId="7F6ECD9A" w14:textId="77777777" w:rsidR="00737A97" w:rsidRDefault="00C17479" w:rsidP="001511B0">
      <w:pPr>
        <w:pStyle w:val="Heading4"/>
      </w:pPr>
      <w:bookmarkStart w:id="34" w:name="_Toc512206158"/>
      <w:r w:rsidRPr="00C17479">
        <w:t>User Association in HETNETS Network:</w:t>
      </w:r>
      <w:bookmarkEnd w:id="34"/>
    </w:p>
    <w:p w14:paraId="7F6ECD9B" w14:textId="77777777" w:rsidR="00853398" w:rsidRDefault="00BF7050" w:rsidP="0024754E">
      <w:pPr>
        <w:pStyle w:val="Heading4"/>
      </w:pPr>
      <w:bookmarkStart w:id="35" w:name="_Toc512206159"/>
      <w:r w:rsidRPr="00BF7050">
        <w:t>User Association in Massive MIMO Network:</w:t>
      </w:r>
      <w:bookmarkEnd w:id="35"/>
    </w:p>
    <w:p w14:paraId="7F6ECD9C" w14:textId="77777777" w:rsidR="00E614C6" w:rsidRDefault="00E614C6" w:rsidP="00D61C9F">
      <w:pPr>
        <w:pStyle w:val="Heading4"/>
      </w:pPr>
      <w:bookmarkStart w:id="36" w:name="_Toc512206160"/>
      <w:r w:rsidRPr="00E614C6">
        <w:t>User Association in MMWave Network:</w:t>
      </w:r>
      <w:bookmarkEnd w:id="36"/>
    </w:p>
    <w:p w14:paraId="7F6ECD9D" w14:textId="77777777" w:rsidR="00C938B6" w:rsidRDefault="00C938B6" w:rsidP="00C938B6">
      <w:pPr>
        <w:pStyle w:val="Heading3"/>
      </w:pPr>
      <w:bookmarkStart w:id="37" w:name="_Toc512206161"/>
      <w:r w:rsidRPr="00C938B6">
        <w:t>Spectrum Efficiency:</w:t>
      </w:r>
      <w:bookmarkEnd w:id="37"/>
    </w:p>
    <w:p w14:paraId="7F6ECD9E" w14:textId="77777777" w:rsidR="00C938B6" w:rsidRDefault="00A945B3" w:rsidP="002C7565">
      <w:pPr>
        <w:pStyle w:val="Heading4"/>
      </w:pPr>
      <w:bookmarkStart w:id="38" w:name="_Toc512206162"/>
      <w:r w:rsidRPr="00A945B3">
        <w:t>User Association in HETNETS Network:</w:t>
      </w:r>
      <w:bookmarkEnd w:id="38"/>
    </w:p>
    <w:p w14:paraId="7F6ECD9F" w14:textId="77777777" w:rsidR="00722021" w:rsidRDefault="00722021" w:rsidP="00722021">
      <w:pPr>
        <w:pStyle w:val="Heading4"/>
      </w:pPr>
      <w:bookmarkStart w:id="39" w:name="_Toc512206163"/>
      <w:r w:rsidRPr="00722021">
        <w:t>User Association in Massive MIMO Network:</w:t>
      </w:r>
      <w:bookmarkEnd w:id="39"/>
    </w:p>
    <w:p w14:paraId="7F6ECDA0" w14:textId="77777777" w:rsidR="006E58E1" w:rsidRDefault="006E58E1" w:rsidP="003F22D5">
      <w:pPr>
        <w:pStyle w:val="Heading4"/>
        <w:sectPr w:rsidR="006E58E1" w:rsidSect="00C76E1F">
          <w:pgSz w:w="12240" w:h="15840" w:code="1"/>
          <w:pgMar w:top="1411" w:right="1123" w:bottom="1699" w:left="1973" w:header="720" w:footer="720" w:gutter="0"/>
          <w:cols w:space="720"/>
          <w:docGrid w:linePitch="360"/>
        </w:sectPr>
      </w:pPr>
      <w:bookmarkStart w:id="40" w:name="_Toc512206164"/>
      <w:r w:rsidRPr="006E58E1">
        <w:t>User Association in MmWave Network:</w:t>
      </w:r>
      <w:bookmarkEnd w:id="40"/>
    </w:p>
    <w:p w14:paraId="7F6ECDA1" w14:textId="77777777" w:rsidR="0058645A" w:rsidRDefault="0058645A" w:rsidP="0058645A">
      <w:pPr>
        <w:pStyle w:val="Heading1"/>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1" w:name="_Toc512206165"/>
      <w:r w:rsidRPr="0058645A">
        <w:lastRenderedPageBreak/>
        <w:t xml:space="preserve">Proposed Method and </w:t>
      </w:r>
      <w:r w:rsidR="00B575C1" w:rsidRPr="0058645A">
        <w:t>Analyses</w:t>
      </w:r>
      <w:bookmarkEnd w:id="41"/>
    </w:p>
    <w:p w14:paraId="7F6ECDA2" w14:textId="77777777" w:rsidR="0058645A" w:rsidRPr="00057545" w:rsidRDefault="00B1375E" w:rsidP="00057545">
      <w:pPr>
        <w:pStyle w:val="Heading2"/>
      </w:pPr>
      <w:bookmarkStart w:id="42" w:name="_Toc512206166"/>
      <w:r w:rsidRPr="00057545">
        <w:lastRenderedPageBreak/>
        <w:t>Problem definition:</w:t>
      </w:r>
      <w:bookmarkEnd w:id="42"/>
    </w:p>
    <w:p w14:paraId="7F6ECDA3" w14:textId="77777777" w:rsidR="00605357" w:rsidRPr="00634B79" w:rsidRDefault="00605357" w:rsidP="00634B79">
      <w:pPr>
        <w:pStyle w:val="NoSpacing"/>
      </w:pPr>
      <w:r w:rsidRPr="00634B79">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0DEBAE59" w:rsidR="001029AF" w:rsidRDefault="00605357" w:rsidP="00634B79">
      <w:pPr>
        <w:pStyle w:val="NoSpacing"/>
      </w:pPr>
      <w:r w:rsidRPr="00634B79">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258C56D0" w14:textId="77777777" w:rsidR="001C550A" w:rsidRPr="00634B79" w:rsidRDefault="001C550A" w:rsidP="00634B79">
      <w:pPr>
        <w:pStyle w:val="NoSpacing"/>
      </w:pPr>
    </w:p>
    <w:p w14:paraId="7F6ECDA5" w14:textId="77777777" w:rsidR="00B1375E" w:rsidRDefault="00540863" w:rsidP="003E2080">
      <w:pPr>
        <w:pStyle w:val="Heading2"/>
      </w:pPr>
      <w:bookmarkStart w:id="43" w:name="_Toc512206167"/>
      <w:r w:rsidRPr="00540863">
        <w:t>System model:</w:t>
      </w:r>
      <w:bookmarkEnd w:id="43"/>
    </w:p>
    <w:p w14:paraId="7F6ECDA6" w14:textId="1566134D"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two tiers network, a first tier Macro cell tier that contains of other femto-cells a secondary tier. Also, the frequency deployment is a Co-channel deployment, where the small cells operate on the same freq</w:t>
      </w:r>
      <w:proofErr w:type="spellStart"/>
      <w:r w:rsidRPr="00A87923">
        <w:t>uency</w:t>
      </w:r>
      <w:proofErr w:type="spellEnd"/>
      <w:r w:rsidRPr="00A87923">
        <w:t xml:space="preserve">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w:t>
      </w:r>
      <w:r w:rsidRPr="00A87923">
        <w:lastRenderedPageBreak/>
        <w:t xml:space="preserve">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6107C6">
        <w:t xml:space="preserve">Figure </w:t>
      </w:r>
      <w:r w:rsidR="006107C6">
        <w:rPr>
          <w:noProof/>
          <w:cs/>
        </w:rPr>
        <w:t>‎</w:t>
      </w:r>
      <w:r w:rsidR="006107C6">
        <w:rPr>
          <w:noProof/>
        </w:rPr>
        <w:t>3</w:t>
      </w:r>
      <w:r w:rsidR="006107C6">
        <w:noBreakHyphen/>
      </w:r>
      <w:r w:rsidR="006107C6">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2ABE1910" w:rsidR="00E223E7" w:rsidRDefault="00913CB7" w:rsidP="00913CB7">
      <w:pPr>
        <w:pStyle w:val="Caption"/>
        <w:jc w:val="center"/>
      </w:pPr>
      <w:bookmarkStart w:id="44" w:name="_Ref510382489"/>
      <w:r>
        <w:t xml:space="preserve">Figure </w:t>
      </w:r>
      <w:fldSimple w:instr=" STYLEREF 1 \s ">
        <w:r w:rsidR="007E7A2A">
          <w:rPr>
            <w:noProof/>
            <w:cs/>
          </w:rPr>
          <w:t>‎</w:t>
        </w:r>
        <w:r w:rsidR="007E7A2A">
          <w:rPr>
            <w:noProof/>
          </w:rPr>
          <w:t>3</w:t>
        </w:r>
      </w:fldSimple>
      <w:r w:rsidR="007E7A2A">
        <w:noBreakHyphen/>
      </w:r>
      <w:fldSimple w:instr=" SEQ Figure \* ARABIC \s 1 ">
        <w:r w:rsidR="007E7A2A">
          <w:rPr>
            <w:noProof/>
          </w:rPr>
          <w:t>1</w:t>
        </w:r>
      </w:fldSimple>
      <w:bookmarkEnd w:id="44"/>
      <w:r>
        <w:t xml:space="preserve"> </w:t>
      </w:r>
      <w:r w:rsidRPr="00CC0B80">
        <w:t>Network Architecture</w:t>
      </w:r>
    </w:p>
    <w:p w14:paraId="7F6ECDA9" w14:textId="258038A9"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w:t>
      </w:r>
      <w:r w:rsidR="006107C6"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1402B599" w:rsidR="007E023D" w:rsidRPr="00D71192" w:rsidRDefault="007E023D" w:rsidP="00902CEF">
            <w:pPr>
              <w:tabs>
                <w:tab w:val="left" w:pos="702"/>
              </w:tabs>
              <w:jc w:val="center"/>
              <w:rPr>
                <w:i/>
                <w:iCs/>
                <w:color w:val="FF0000"/>
              </w:rPr>
            </w:pPr>
            <w:bookmarkStart w:id="45"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w:t>
            </w:r>
            <w:r w:rsidR="005C0615" w:rsidRPr="00D71192">
              <w:rPr>
                <w:i/>
                <w:iCs/>
                <w:color w:val="FF0000"/>
              </w:rPr>
              <w:fldChar w:fldCharType="end"/>
            </w:r>
            <w:r w:rsidRPr="00D71192">
              <w:rPr>
                <w:i/>
                <w:iCs/>
                <w:color w:val="FF0000"/>
              </w:rPr>
              <w:t>)</w:t>
            </w:r>
            <w:bookmarkEnd w:id="45"/>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6222B6"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2DDEBFA4"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w:t>
      </w:r>
      <w:r>
        <w:rPr>
          <w:rFonts w:eastAsiaTheme="minorEastAsia"/>
          <w:szCs w:val="24"/>
        </w:rPr>
        <w:lastRenderedPageBreak/>
        <w:t xml:space="preserve">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w:t>
      </w:r>
      <w:r w:rsidR="006107C6"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3</w:t>
      </w:r>
      <w:r w:rsidR="006107C6"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737325D" w:rsidR="00AA32C3" w:rsidRPr="00D71192" w:rsidRDefault="00AA32C3" w:rsidP="00902CEF">
            <w:pPr>
              <w:tabs>
                <w:tab w:val="left" w:pos="702"/>
              </w:tabs>
              <w:jc w:val="center"/>
              <w:rPr>
                <w:i/>
                <w:iCs/>
                <w:color w:val="FF0000"/>
              </w:rPr>
            </w:pPr>
            <w:bookmarkStart w:id="46"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w:t>
            </w:r>
            <w:r w:rsidR="005C0615" w:rsidRPr="00D71192">
              <w:rPr>
                <w:i/>
                <w:iCs/>
                <w:color w:val="FF0000"/>
              </w:rPr>
              <w:fldChar w:fldCharType="end"/>
            </w:r>
            <w:r w:rsidRPr="00D71192">
              <w:rPr>
                <w:i/>
                <w:iCs/>
                <w:color w:val="FF0000"/>
              </w:rPr>
              <w:t>)</w:t>
            </w:r>
            <w:bookmarkEnd w:id="46"/>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28C236CC" w:rsidR="000B7EDB" w:rsidRPr="00D71192" w:rsidRDefault="000B7EDB" w:rsidP="000B7EDB">
            <w:pPr>
              <w:tabs>
                <w:tab w:val="left" w:pos="702"/>
              </w:tabs>
              <w:jc w:val="center"/>
              <w:rPr>
                <w:i/>
                <w:iCs/>
                <w:color w:val="FF0000"/>
              </w:rPr>
            </w:pPr>
            <w:bookmarkStart w:id="47"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3</w:t>
            </w:r>
            <w:r w:rsidR="005C0615" w:rsidRPr="00D71192">
              <w:rPr>
                <w:i/>
                <w:iCs/>
                <w:color w:val="FF0000"/>
              </w:rPr>
              <w:fldChar w:fldCharType="end"/>
            </w:r>
            <w:r w:rsidRPr="00D71192">
              <w:rPr>
                <w:i/>
                <w:iCs/>
                <w:color w:val="FF0000"/>
              </w:rPr>
              <w:t>)</w:t>
            </w:r>
            <w:bookmarkEnd w:id="47"/>
          </w:p>
        </w:tc>
      </w:tr>
      <w:tr w:rsidR="003F0AEF" w14:paraId="3D7474DE" w14:textId="77777777" w:rsidTr="007615C3">
        <w:trPr>
          <w:trHeight w:val="624"/>
        </w:trPr>
        <w:tc>
          <w:tcPr>
            <w:tcW w:w="1077" w:type="dxa"/>
            <w:vAlign w:val="center"/>
          </w:tcPr>
          <w:p w14:paraId="5FF80B09" w14:textId="77777777" w:rsidR="003F0AEF" w:rsidRDefault="003F0AEF" w:rsidP="000B7EDB">
            <w:pPr>
              <w:jc w:val="center"/>
            </w:pPr>
          </w:p>
        </w:tc>
        <w:tc>
          <w:tcPr>
            <w:tcW w:w="6768" w:type="dxa"/>
          </w:tcPr>
          <w:p w14:paraId="49CC454A" w14:textId="77777777" w:rsidR="003F0AEF" w:rsidRDefault="003F0AEF" w:rsidP="000B7EDB">
            <w:pPr>
              <w:jc w:val="center"/>
              <w:rPr>
                <w:rFonts w:ascii="Times New Roman" w:eastAsia="Calibri" w:hAnsi="Times New Roman" w:cs="Arial"/>
                <w:sz w:val="20"/>
                <w:szCs w:val="20"/>
              </w:rPr>
            </w:pPr>
          </w:p>
        </w:tc>
        <w:tc>
          <w:tcPr>
            <w:tcW w:w="1528" w:type="dxa"/>
            <w:vAlign w:val="center"/>
          </w:tcPr>
          <w:p w14:paraId="3C8B0CBD" w14:textId="77777777" w:rsidR="003F0AEF" w:rsidRPr="00D71192" w:rsidRDefault="003F0AEF" w:rsidP="000B7EDB">
            <w:pPr>
              <w:tabs>
                <w:tab w:val="left" w:pos="702"/>
              </w:tabs>
              <w:jc w:val="center"/>
              <w:rPr>
                <w:i/>
                <w:iCs/>
                <w:color w:val="FF0000"/>
              </w:rPr>
            </w:pPr>
          </w:p>
        </w:tc>
      </w:tr>
    </w:tbl>
    <w:p w14:paraId="7F6ECDBA" w14:textId="77777777" w:rsidR="004407B3" w:rsidRDefault="00447CC6" w:rsidP="00447CC6">
      <w:pPr>
        <w:pStyle w:val="Heading3"/>
      </w:pPr>
      <w:bookmarkStart w:id="48" w:name="_Toc512206168"/>
      <w:r w:rsidRPr="00447CC6">
        <w:t>SINR Calculation:</w:t>
      </w:r>
      <w:bookmarkEnd w:id="48"/>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0570E78B"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15D2C47E"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6222B6"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6CC6B708"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6222B6"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6222B6"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0760D015"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6222B6"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3142A0E6" w:rsidR="00BD1754" w:rsidRPr="00D71192" w:rsidRDefault="00BD1754" w:rsidP="00902CEF">
            <w:pPr>
              <w:tabs>
                <w:tab w:val="left" w:pos="702"/>
              </w:tabs>
              <w:jc w:val="center"/>
              <w:rPr>
                <w:i/>
                <w:iCs/>
                <w:color w:val="FF0000"/>
              </w:rPr>
            </w:pPr>
            <w:bookmarkStart w:id="49"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7</w:t>
            </w:r>
            <w:r w:rsidR="005C0615" w:rsidRPr="00D71192">
              <w:rPr>
                <w:i/>
                <w:iCs/>
                <w:color w:val="FF0000"/>
              </w:rPr>
              <w:fldChar w:fldCharType="end"/>
            </w:r>
            <w:r w:rsidRPr="00D71192">
              <w:rPr>
                <w:i/>
                <w:iCs/>
                <w:color w:val="FF0000"/>
              </w:rPr>
              <w:t>)</w:t>
            </w:r>
            <w:bookmarkEnd w:id="49"/>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rPr>
          <w:rFonts w:ascii="SFRM1000" w:hAnsi="SFRM1000" w:cs="SFRM1000"/>
        </w:rPr>
      </w:pPr>
      <w:r w:rsidRPr="006F6E65">
        <w:rPr>
          <w:rFonts w:eastAsiaTheme="minorEastAsia"/>
        </w:rPr>
        <w:t xml:space="preserve">Where </w:t>
      </w:r>
    </w:p>
    <w:p w14:paraId="7F6ECDD7"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rPr>
          <w:rFonts w:ascii="SFRM1000" w:eastAsiaTheme="minorEastAsia" w:hAnsi="SFRM1000" w:cs="SFRM1000"/>
        </w:rPr>
      </w:pPr>
      <w:r w:rsidRPr="00C96CC0">
        <w:rPr>
          <w:sz w:val="18"/>
          <w:szCs w:val="18"/>
        </w:rPr>
        <w:t>Outdoor: 100m to 1 km</w:t>
      </w:r>
    </w:p>
    <w:p w14:paraId="7F6ECDDE"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6222B6" w:rsidP="003D0E98">
      <w:pPr>
        <w:pStyle w:val="ListParagraph"/>
        <w:numPr>
          <w:ilvl w:val="3"/>
          <w:numId w:val="5"/>
        </w:numPr>
        <w:autoSpaceDE w:val="0"/>
        <w:autoSpaceDN w:val="0"/>
        <w:adjustRightInd w:val="0"/>
        <w:spacing w:after="0" w:line="240" w:lineRule="auto"/>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11C1E06F"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8</w:t>
      </w:r>
      <w:r w:rsidR="006107C6"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2353F45C" w:rsidR="00F04F03" w:rsidRPr="00D71192" w:rsidRDefault="00F04F03" w:rsidP="00902CEF">
            <w:pPr>
              <w:tabs>
                <w:tab w:val="left" w:pos="702"/>
              </w:tabs>
              <w:jc w:val="center"/>
              <w:rPr>
                <w:i/>
                <w:iCs/>
                <w:color w:val="FF0000"/>
              </w:rPr>
            </w:pPr>
            <w:bookmarkStart w:id="50"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8</w:t>
            </w:r>
            <w:r w:rsidR="005C0615" w:rsidRPr="00D71192">
              <w:rPr>
                <w:i/>
                <w:iCs/>
                <w:color w:val="FF0000"/>
              </w:rPr>
              <w:fldChar w:fldCharType="end"/>
            </w:r>
            <w:r w:rsidRPr="00D71192">
              <w:rPr>
                <w:i/>
                <w:iCs/>
                <w:color w:val="FF0000"/>
              </w:rPr>
              <w:t>)</w:t>
            </w:r>
            <w:bookmarkEnd w:id="50"/>
          </w:p>
        </w:tc>
      </w:tr>
    </w:tbl>
    <w:p w14:paraId="7F6ECDE9" w14:textId="5F0DA49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9</w:t>
      </w:r>
      <w:r w:rsidR="006107C6"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538226A2" w:rsidR="006F714B" w:rsidRPr="00D71192" w:rsidRDefault="006F714B" w:rsidP="00902CEF">
            <w:pPr>
              <w:tabs>
                <w:tab w:val="left" w:pos="702"/>
              </w:tabs>
              <w:jc w:val="center"/>
              <w:rPr>
                <w:i/>
                <w:iCs/>
                <w:color w:val="FF0000"/>
              </w:rPr>
            </w:pPr>
            <w:bookmarkStart w:id="51"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9</w:t>
            </w:r>
            <w:r w:rsidR="005C0615" w:rsidRPr="00D71192">
              <w:rPr>
                <w:i/>
                <w:iCs/>
                <w:color w:val="FF0000"/>
              </w:rPr>
              <w:fldChar w:fldCharType="end"/>
            </w:r>
            <w:r w:rsidRPr="00D71192">
              <w:rPr>
                <w:i/>
                <w:iCs/>
                <w:color w:val="FF0000"/>
              </w:rPr>
              <w:t>)</w:t>
            </w:r>
            <w:bookmarkEnd w:id="51"/>
          </w:p>
        </w:tc>
      </w:tr>
    </w:tbl>
    <w:p w14:paraId="7F6ECDEE" w14:textId="4DB44795" w:rsidR="00B33E48" w:rsidRDefault="00B33E48" w:rsidP="00B33E48">
      <w:pPr>
        <w:pStyle w:val="NoSpacing"/>
      </w:pPr>
      <w:r>
        <w:t xml:space="preserve">Where N is the terminal noise (additive white gaussian Noise). </w:t>
      </w:r>
    </w:p>
    <w:p w14:paraId="182AF4A0" w14:textId="77777777" w:rsidR="001C550A" w:rsidRDefault="001C550A" w:rsidP="00B33E48">
      <w:pPr>
        <w:pStyle w:val="NoSpacing"/>
      </w:pPr>
    </w:p>
    <w:p w14:paraId="7F6ECDEF" w14:textId="77777777" w:rsidR="004407B3" w:rsidRDefault="00560BEB" w:rsidP="00560BEB">
      <w:pPr>
        <w:pStyle w:val="Heading3"/>
      </w:pPr>
      <w:bookmarkStart w:id="52" w:name="_Toc512206169"/>
      <w:r w:rsidRPr="00560BEB">
        <w:t>Power Calculation:</w:t>
      </w:r>
      <w:bookmarkEnd w:id="52"/>
    </w:p>
    <w:p w14:paraId="7F6ECDF0" w14:textId="62889C99"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0</w:t>
      </w:r>
      <w:r w:rsidR="006107C6"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5CEB91A9" w:rsidR="003C2E87" w:rsidRPr="00D71192" w:rsidRDefault="003C2E87" w:rsidP="00902CEF">
            <w:pPr>
              <w:tabs>
                <w:tab w:val="left" w:pos="702"/>
              </w:tabs>
              <w:jc w:val="center"/>
              <w:rPr>
                <w:i/>
                <w:iCs/>
                <w:color w:val="FF0000"/>
              </w:rPr>
            </w:pPr>
            <w:bookmarkStart w:id="53"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0</w:t>
            </w:r>
            <w:r w:rsidR="005C0615" w:rsidRPr="00D71192">
              <w:rPr>
                <w:i/>
                <w:iCs/>
                <w:color w:val="FF0000"/>
              </w:rPr>
              <w:fldChar w:fldCharType="end"/>
            </w:r>
            <w:r w:rsidRPr="00D71192">
              <w:rPr>
                <w:i/>
                <w:iCs/>
                <w:color w:val="FF0000"/>
              </w:rPr>
              <w:t>)</w:t>
            </w:r>
            <w:bookmarkEnd w:id="53"/>
          </w:p>
        </w:tc>
      </w:tr>
    </w:tbl>
    <w:p w14:paraId="7F6ECDF5" w14:textId="626DE648"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1</w:t>
      </w:r>
      <w:r w:rsidR="006107C6"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114324FD" w:rsidR="00447ED4" w:rsidRPr="00D71192" w:rsidRDefault="00447ED4" w:rsidP="00902CEF">
            <w:pPr>
              <w:tabs>
                <w:tab w:val="left" w:pos="702"/>
              </w:tabs>
              <w:jc w:val="center"/>
              <w:rPr>
                <w:i/>
                <w:iCs/>
                <w:color w:val="FF0000"/>
              </w:rPr>
            </w:pPr>
            <w:bookmarkStart w:id="54"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1</w:t>
            </w:r>
            <w:r w:rsidR="005C0615" w:rsidRPr="00D71192">
              <w:rPr>
                <w:i/>
                <w:iCs/>
                <w:color w:val="FF0000"/>
              </w:rPr>
              <w:fldChar w:fldCharType="end"/>
            </w:r>
            <w:r w:rsidRPr="00D71192">
              <w:rPr>
                <w:i/>
                <w:iCs/>
                <w:color w:val="FF0000"/>
              </w:rPr>
              <w:t>)</w:t>
            </w:r>
            <w:bookmarkEnd w:id="54"/>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t>Where:</w:t>
      </w:r>
    </w:p>
    <w:p w14:paraId="7F6ECDFD" w14:textId="77777777" w:rsidR="005F7D02" w:rsidRDefault="006222B6"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6773F55A"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7</w:t>
      </w:r>
      <w:r w:rsidR="006107C6"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669879ED" w14:textId="77777777" w:rsidR="001C550A" w:rsidRDefault="001C550A" w:rsidP="00AE2E3C">
      <w:pPr>
        <w:pStyle w:val="NoSpacing"/>
        <w:rPr>
          <w:szCs w:val="24"/>
        </w:rPr>
      </w:pPr>
    </w:p>
    <w:p w14:paraId="7F6ECDFF" w14:textId="77777777" w:rsidR="00DF7720" w:rsidRDefault="007F319E" w:rsidP="00DF7720">
      <w:pPr>
        <w:pStyle w:val="Heading3"/>
      </w:pPr>
      <w:bookmarkStart w:id="55" w:name="_Toc512206170"/>
      <w:r>
        <w:t>T</w:t>
      </w:r>
      <w:r w:rsidR="00D24343">
        <w:t>hrou</w:t>
      </w:r>
      <w:r>
        <w:t>gh</w:t>
      </w:r>
      <w:r w:rsidR="00D24343">
        <w:t>put</w:t>
      </w:r>
      <w:r w:rsidR="00DF7720">
        <w:t>:</w:t>
      </w:r>
      <w:bookmarkEnd w:id="55"/>
    </w:p>
    <w:p w14:paraId="7F6ECE00" w14:textId="277922F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6107C6" w:rsidRPr="00D71192">
        <w:rPr>
          <w:iCs/>
          <w:color w:val="FF0000"/>
        </w:rPr>
        <w:t>Equation (</w:t>
      </w:r>
      <w:r w:rsidR="006107C6">
        <w:rPr>
          <w:iCs/>
          <w:noProof/>
          <w:color w:val="FF0000"/>
          <w:cs/>
        </w:rPr>
        <w:t>‎</w:t>
      </w:r>
      <w:r w:rsidR="006107C6">
        <w:rPr>
          <w:iCs/>
          <w:noProof/>
          <w:color w:val="FF0000"/>
        </w:rPr>
        <w:t>3</w:t>
      </w:r>
      <w:r w:rsidR="006107C6" w:rsidRPr="00D71192">
        <w:rPr>
          <w:iCs/>
          <w:color w:val="FF0000"/>
        </w:rPr>
        <w:noBreakHyphen/>
      </w:r>
      <w:r w:rsidR="006107C6">
        <w:rPr>
          <w:iCs/>
          <w:noProof/>
          <w:color w:val="FF0000"/>
        </w:rPr>
        <w:t>12</w:t>
      </w:r>
      <w:r w:rsidR="006107C6"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358A33D9" w:rsidR="00726F17" w:rsidRPr="00D71192" w:rsidRDefault="00726F17" w:rsidP="00687348">
            <w:pPr>
              <w:rPr>
                <w:iCs/>
                <w:color w:val="FF0000"/>
              </w:rPr>
            </w:pPr>
            <w:bookmarkStart w:id="56"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6107C6">
              <w:rPr>
                <w:iCs/>
                <w:noProof/>
                <w:color w:val="FF0000"/>
                <w:cs/>
              </w:rPr>
              <w:t>‎</w:t>
            </w:r>
            <w:r w:rsidR="006107C6">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6107C6">
              <w:rPr>
                <w:iCs/>
                <w:noProof/>
                <w:color w:val="FF0000"/>
              </w:rPr>
              <w:t>12</w:t>
            </w:r>
            <w:r w:rsidR="005C0615" w:rsidRPr="00D71192">
              <w:rPr>
                <w:iCs/>
                <w:color w:val="FF0000"/>
              </w:rPr>
              <w:fldChar w:fldCharType="end"/>
            </w:r>
            <w:r w:rsidRPr="00D71192">
              <w:rPr>
                <w:iCs/>
                <w:color w:val="FF0000"/>
              </w:rPr>
              <w:t>)</w:t>
            </w:r>
            <w:bookmarkEnd w:id="56"/>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6222B6"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xml:space="preserve">: is the averaged coverage probability of </w:t>
      </w:r>
      <w:proofErr w:type="spellStart"/>
      <w:r w:rsidR="00BC2781">
        <w:rPr>
          <w:rFonts w:cstheme="majorBidi"/>
        </w:rPr>
        <w:t>mBSs</w:t>
      </w:r>
      <w:proofErr w:type="spellEnd"/>
      <w:r w:rsidR="00BC2781">
        <w:rPr>
          <w:rFonts w:cstheme="majorBidi"/>
        </w:rPr>
        <w:t xml:space="preserve">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w:lastRenderedPageBreak/>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0FAD8EF4"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3</w:t>
      </w:r>
      <w:r w:rsidR="006107C6"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1CB7179B" w:rsidR="008450FA" w:rsidRPr="00D71192" w:rsidRDefault="008450FA" w:rsidP="00902CEF">
            <w:pPr>
              <w:tabs>
                <w:tab w:val="left" w:pos="702"/>
              </w:tabs>
              <w:jc w:val="center"/>
              <w:rPr>
                <w:i/>
                <w:iCs/>
                <w:color w:val="FF0000"/>
              </w:rPr>
            </w:pPr>
            <w:bookmarkStart w:id="57"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3</w:t>
            </w:r>
            <w:r w:rsidR="005C0615" w:rsidRPr="00D71192">
              <w:rPr>
                <w:i/>
                <w:iCs/>
                <w:color w:val="FF0000"/>
              </w:rPr>
              <w:fldChar w:fldCharType="end"/>
            </w:r>
            <w:r w:rsidRPr="00D71192">
              <w:rPr>
                <w:i/>
                <w:iCs/>
                <w:color w:val="FF0000"/>
              </w:rPr>
              <w:t>)</w:t>
            </w:r>
            <w:bookmarkEnd w:id="57"/>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6222B6"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D910CE2"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4</w:t>
      </w:r>
      <w:r w:rsidR="006107C6"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77777777"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2FC6F0F1" w:rsidR="00E47327" w:rsidRPr="00D71192" w:rsidRDefault="00E47327" w:rsidP="00902CEF">
            <w:pPr>
              <w:tabs>
                <w:tab w:val="left" w:pos="702"/>
              </w:tabs>
              <w:jc w:val="center"/>
              <w:rPr>
                <w:i/>
                <w:iCs/>
                <w:color w:val="FF0000"/>
              </w:rPr>
            </w:pPr>
            <w:bookmarkStart w:id="58"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4</w:t>
            </w:r>
            <w:r w:rsidR="005C0615" w:rsidRPr="00D71192">
              <w:rPr>
                <w:i/>
                <w:iCs/>
                <w:color w:val="FF0000"/>
              </w:rPr>
              <w:fldChar w:fldCharType="end"/>
            </w:r>
            <w:r w:rsidRPr="00D71192">
              <w:rPr>
                <w:i/>
                <w:iCs/>
                <w:color w:val="FF0000"/>
              </w:rPr>
              <w:t>)</w:t>
            </w:r>
            <w:bookmarkEnd w:id="58"/>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w:lastRenderedPageBreak/>
          <m:t>λ2:  pBS density</m:t>
        </m:r>
      </m:oMath>
    </w:p>
    <w:p w14:paraId="7F6ECE21" w14:textId="7ED86C5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5</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6</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7</w:t>
      </w:r>
      <w:r w:rsidR="006107C6"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8</w:t>
      </w:r>
      <w:r w:rsidR="006107C6"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19</w:t>
      </w:r>
      <w:r w:rsidR="006107C6"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6F546D83" w:rsidR="00812544" w:rsidRPr="00D71192" w:rsidRDefault="00812544" w:rsidP="00902CEF">
            <w:pPr>
              <w:tabs>
                <w:tab w:val="left" w:pos="702"/>
              </w:tabs>
              <w:jc w:val="center"/>
              <w:rPr>
                <w:i/>
                <w:iCs/>
                <w:color w:val="FF0000"/>
              </w:rPr>
            </w:pPr>
            <w:bookmarkStart w:id="59"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5</w:t>
            </w:r>
            <w:r w:rsidR="005C0615" w:rsidRPr="00D71192">
              <w:rPr>
                <w:i/>
                <w:iCs/>
                <w:color w:val="FF0000"/>
              </w:rPr>
              <w:fldChar w:fldCharType="end"/>
            </w:r>
            <w:r w:rsidRPr="00D71192">
              <w:rPr>
                <w:i/>
                <w:iCs/>
                <w:color w:val="FF0000"/>
              </w:rPr>
              <w:t>)</w:t>
            </w:r>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CFC7076" w:rsidR="00812544" w:rsidRPr="00D71192" w:rsidRDefault="00812544" w:rsidP="00902CEF">
            <w:pPr>
              <w:tabs>
                <w:tab w:val="left" w:pos="702"/>
              </w:tabs>
              <w:jc w:val="center"/>
              <w:rPr>
                <w:i/>
                <w:iCs/>
                <w:color w:val="FF0000"/>
              </w:rPr>
            </w:pPr>
            <w:bookmarkStart w:id="60"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6</w:t>
            </w:r>
            <w:r w:rsidR="005C0615" w:rsidRPr="00D71192">
              <w:rPr>
                <w:i/>
                <w:iCs/>
                <w:color w:val="FF0000"/>
              </w:rPr>
              <w:fldChar w:fldCharType="end"/>
            </w:r>
            <w:r w:rsidRPr="00D71192">
              <w:rPr>
                <w:i/>
                <w:iCs/>
                <w:color w:val="FF0000"/>
              </w:rPr>
              <w:t>)</w:t>
            </w:r>
            <w:bookmarkEnd w:id="60"/>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3C33DCB" w:rsidR="001F78F8" w:rsidRPr="00D71192" w:rsidRDefault="001F78F8" w:rsidP="00902CEF">
            <w:pPr>
              <w:tabs>
                <w:tab w:val="left" w:pos="702"/>
              </w:tabs>
              <w:jc w:val="center"/>
              <w:rPr>
                <w:i/>
                <w:iCs/>
                <w:color w:val="FF0000"/>
              </w:rPr>
            </w:pPr>
            <w:bookmarkStart w:id="61"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7</w:t>
            </w:r>
            <w:r w:rsidR="005C0615" w:rsidRPr="00D71192">
              <w:rPr>
                <w:i/>
                <w:iCs/>
                <w:color w:val="FF0000"/>
              </w:rPr>
              <w:fldChar w:fldCharType="end"/>
            </w:r>
            <w:r w:rsidRPr="00D71192">
              <w:rPr>
                <w:i/>
                <w:iCs/>
                <w:color w:val="FF0000"/>
              </w:rPr>
              <w:t>)</w:t>
            </w:r>
            <w:bookmarkEnd w:id="61"/>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6469C9D9" w:rsidR="001F78F8" w:rsidRPr="00D71192" w:rsidRDefault="001F78F8" w:rsidP="00902CEF">
            <w:pPr>
              <w:tabs>
                <w:tab w:val="left" w:pos="702"/>
              </w:tabs>
              <w:jc w:val="center"/>
              <w:rPr>
                <w:i/>
                <w:iCs/>
                <w:color w:val="FF0000"/>
              </w:rPr>
            </w:pPr>
            <w:bookmarkStart w:id="62"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8</w:t>
            </w:r>
            <w:r w:rsidR="005C0615" w:rsidRPr="00D71192">
              <w:rPr>
                <w:i/>
                <w:iCs/>
                <w:color w:val="FF0000"/>
              </w:rPr>
              <w:fldChar w:fldCharType="end"/>
            </w:r>
            <w:r w:rsidRPr="00D71192">
              <w:rPr>
                <w:i/>
                <w:iCs/>
                <w:color w:val="FF0000"/>
              </w:rPr>
              <w:t>)</w:t>
            </w:r>
            <w:bookmarkEnd w:id="62"/>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3C33843F" w:rsidR="001F78F8" w:rsidRPr="00D71192" w:rsidRDefault="001F78F8" w:rsidP="00902CEF">
            <w:pPr>
              <w:tabs>
                <w:tab w:val="left" w:pos="702"/>
              </w:tabs>
              <w:jc w:val="center"/>
              <w:rPr>
                <w:i/>
                <w:iCs/>
                <w:color w:val="FF0000"/>
              </w:rPr>
            </w:pPr>
            <w:bookmarkStart w:id="63"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19</w:t>
            </w:r>
            <w:r w:rsidR="005C0615" w:rsidRPr="00D71192">
              <w:rPr>
                <w:i/>
                <w:iCs/>
                <w:color w:val="FF0000"/>
              </w:rPr>
              <w:fldChar w:fldCharType="end"/>
            </w:r>
            <w:r w:rsidRPr="00D71192">
              <w:rPr>
                <w:i/>
                <w:iCs/>
                <w:color w:val="FF0000"/>
              </w:rPr>
              <w:t>)</w:t>
            </w:r>
            <w:bookmarkEnd w:id="63"/>
          </w:p>
        </w:tc>
      </w:tr>
    </w:tbl>
    <w:p w14:paraId="7F6ECE37" w14:textId="51671F02" w:rsid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C1D6FB5" w14:textId="77777777" w:rsidR="001C550A" w:rsidRPr="00DF7720" w:rsidRDefault="001C550A" w:rsidP="004F0AC0">
      <w:pPr>
        <w:pStyle w:val="NoSpacing"/>
      </w:pPr>
    </w:p>
    <w:p w14:paraId="7F6ECE38" w14:textId="77777777" w:rsidR="00BB4026" w:rsidRDefault="00BB4026" w:rsidP="00DD53EC">
      <w:pPr>
        <w:pStyle w:val="Heading2"/>
      </w:pPr>
      <w:bookmarkStart w:id="64" w:name="_Toc512206171"/>
      <w:r w:rsidRPr="00BB4026">
        <w:t>Problem formulation and optimal solution:</w:t>
      </w:r>
      <w:bookmarkEnd w:id="64"/>
    </w:p>
    <w:p w14:paraId="7F6ECE39" w14:textId="0BED293E"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0</w:t>
      </w:r>
      <w:r w:rsidR="006107C6"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6107C6" w:rsidRPr="00D71192">
        <w:rPr>
          <w:i/>
          <w:iCs/>
          <w:color w:val="FF0000"/>
        </w:rPr>
        <w:t>Equation (</w:t>
      </w:r>
      <w:r w:rsidR="006107C6">
        <w:rPr>
          <w:i/>
          <w:iCs/>
          <w:noProof/>
          <w:color w:val="FF0000"/>
          <w:cs/>
        </w:rPr>
        <w:t>‎</w:t>
      </w:r>
      <w:r w:rsidR="006107C6">
        <w:rPr>
          <w:i/>
          <w:iCs/>
          <w:noProof/>
          <w:color w:val="FF0000"/>
        </w:rPr>
        <w:t>3</w:t>
      </w:r>
      <w:r w:rsidR="006107C6" w:rsidRPr="00D71192">
        <w:rPr>
          <w:i/>
          <w:iCs/>
          <w:color w:val="FF0000"/>
        </w:rPr>
        <w:noBreakHyphen/>
      </w:r>
      <w:r w:rsidR="006107C6">
        <w:rPr>
          <w:i/>
          <w:iCs/>
          <w:noProof/>
          <w:color w:val="FF0000"/>
        </w:rPr>
        <w:t>21</w:t>
      </w:r>
      <w:r w:rsidR="006107C6"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0ECDBE32" w:rsidR="00B0606F" w:rsidRPr="00D71192" w:rsidRDefault="00B0606F" w:rsidP="00902CEF">
            <w:pPr>
              <w:tabs>
                <w:tab w:val="left" w:pos="702"/>
              </w:tabs>
              <w:jc w:val="center"/>
              <w:rPr>
                <w:i/>
                <w:iCs/>
                <w:color w:val="FF0000"/>
              </w:rPr>
            </w:pPr>
            <w:bookmarkStart w:id="65"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0</w:t>
            </w:r>
            <w:r w:rsidR="005C0615" w:rsidRPr="00D71192">
              <w:rPr>
                <w:i/>
                <w:iCs/>
                <w:color w:val="FF0000"/>
              </w:rPr>
              <w:fldChar w:fldCharType="end"/>
            </w:r>
            <w:r w:rsidRPr="00D71192">
              <w:rPr>
                <w:i/>
                <w:iCs/>
                <w:color w:val="FF0000"/>
              </w:rPr>
              <w:t>)</w:t>
            </w:r>
            <w:bookmarkEnd w:id="65"/>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05EF5533" w:rsidR="008C616B" w:rsidRPr="00D71192" w:rsidRDefault="008C616B" w:rsidP="00902CEF">
            <w:pPr>
              <w:tabs>
                <w:tab w:val="left" w:pos="702"/>
              </w:tabs>
              <w:jc w:val="center"/>
              <w:rPr>
                <w:i/>
                <w:iCs/>
                <w:color w:val="FF0000"/>
              </w:rPr>
            </w:pPr>
            <w:bookmarkStart w:id="66"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6107C6">
              <w:rPr>
                <w:i/>
                <w:iCs/>
                <w:noProof/>
                <w:color w:val="FF0000"/>
                <w:cs/>
              </w:rPr>
              <w:t>‎</w:t>
            </w:r>
            <w:r w:rsidR="006107C6">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6107C6">
              <w:rPr>
                <w:i/>
                <w:iCs/>
                <w:noProof/>
                <w:color w:val="FF0000"/>
              </w:rPr>
              <w:t>21</w:t>
            </w:r>
            <w:r w:rsidR="005C0615" w:rsidRPr="00D71192">
              <w:rPr>
                <w:i/>
                <w:iCs/>
                <w:color w:val="FF0000"/>
              </w:rPr>
              <w:fldChar w:fldCharType="end"/>
            </w:r>
            <w:r w:rsidRPr="00D71192">
              <w:rPr>
                <w:i/>
                <w:iCs/>
                <w:color w:val="FF0000"/>
              </w:rPr>
              <w:t>)</w:t>
            </w:r>
            <w:bookmarkEnd w:id="66"/>
          </w:p>
        </w:tc>
      </w:tr>
    </w:tbl>
    <w:p w14:paraId="7F6ECE44" w14:textId="77777777" w:rsidR="00165991" w:rsidRDefault="00B27E75" w:rsidP="00165991">
      <w:pPr>
        <w:pStyle w:val="NoSpacing"/>
      </w:pPr>
      <w:r>
        <w:lastRenderedPageBreak/>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6222B6"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7" w:name="_Toc512206172"/>
      <w:r w:rsidRPr="00B01651">
        <w:t>Overall</w:t>
      </w:r>
      <w:r w:rsidR="00B01651">
        <w:t xml:space="preserve"> </w:t>
      </w:r>
      <w:r w:rsidRPr="00B01651">
        <w:t>Algorithm</w:t>
      </w:r>
      <w:r w:rsidR="00B01651">
        <w:t>:</w:t>
      </w:r>
      <w:bookmarkEnd w:id="67"/>
    </w:p>
    <w:p w14:paraId="2D8CC433" w14:textId="7716FA75" w:rsidR="006E7287" w:rsidRDefault="006E7287" w:rsidP="006E7287">
      <w:pPr>
        <w:pStyle w:val="Caption"/>
        <w:keepNext/>
      </w:pPr>
    </w:p>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rPr>
                <w:rFonts w:asciiTheme="minorHAnsi" w:hAnsiTheme="minorHAnsi"/>
              </w:rPr>
            </w:pPr>
            <w:r>
              <w:t xml:space="preserve">For new User </w:t>
            </w:r>
            <w:proofErr w:type="spellStart"/>
            <w:r>
              <w:t>i</w:t>
            </w:r>
            <w:proofErr w:type="spellEnd"/>
          </w:p>
          <w:p w14:paraId="2BA302D8" w14:textId="719781ED" w:rsidR="00370A2D" w:rsidRDefault="00370A2D" w:rsidP="00370A2D">
            <w:pPr>
              <w:ind w:left="720" w:firstLine="720"/>
            </w:pPr>
            <w:r>
              <w:t xml:space="preserve">-Find all possible base-stations j [] that the user </w:t>
            </w:r>
            <w:proofErr w:type="spellStart"/>
            <w:r>
              <w:t>i</w:t>
            </w:r>
            <w:proofErr w:type="spellEnd"/>
            <w:r>
              <w:t xml:space="preserve"> can connect with</w:t>
            </w:r>
          </w:p>
          <w:p w14:paraId="27B0D6F6" w14:textId="4798B51C" w:rsidR="00370A2D" w:rsidRDefault="00370A2D" w:rsidP="00370A2D">
            <w:pPr>
              <w:ind w:left="720" w:firstLine="720"/>
            </w:pPr>
            <w:r>
              <w:t>-For each BS j</w:t>
            </w:r>
          </w:p>
          <w:p w14:paraId="46336193" w14:textId="3B0564B5" w:rsidR="00370A2D" w:rsidRDefault="00370A2D" w:rsidP="00370A2D">
            <w:pPr>
              <w:ind w:left="720" w:firstLine="720"/>
            </w:pPr>
            <w:r>
              <w:tab/>
              <w:t>Find the total SINR and put it on SINR []</w:t>
            </w:r>
          </w:p>
          <w:p w14:paraId="3C3325CF" w14:textId="3C335A93" w:rsidR="00370A2D" w:rsidRDefault="00370A2D" w:rsidP="00370A2D">
            <w:pPr>
              <w:ind w:left="720" w:firstLine="720"/>
            </w:pPr>
            <w:r>
              <w:t>-Sort SINR []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 (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lastRenderedPageBreak/>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291493EB"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t>} Else {</w:t>
      </w:r>
    </w:p>
    <w:p w14:paraId="4CEA4E87" w14:textId="77777777" w:rsidR="00EE395F" w:rsidRDefault="00EE395F" w:rsidP="00EE395F">
      <w:r>
        <w:t>Take the scenario that gives the next best SINR and check again</w:t>
      </w:r>
    </w:p>
    <w:p w14:paraId="35A3475F" w14:textId="46379625" w:rsidR="00EE395F" w:rsidRDefault="00EE395F" w:rsidP="00EE395F">
      <w:r>
        <w:t>}</w:t>
      </w:r>
      <w:r w:rsidR="00D73B74">
        <w:t xml:space="preserve"> </w:t>
      </w:r>
    </w:p>
    <w:p w14:paraId="07792FC6" w14:textId="77777777" w:rsidR="00370A2D" w:rsidRDefault="00370A2D" w:rsidP="00B01651"/>
    <w:p w14:paraId="19763E4D" w14:textId="77777777" w:rsidR="00935648" w:rsidRDefault="00935648" w:rsidP="00B01651"/>
    <w:p w14:paraId="7B7C032A" w14:textId="77777777" w:rsidR="00935648" w:rsidRDefault="00935648" w:rsidP="00B01651"/>
    <w:p w14:paraId="139DED89" w14:textId="5FC4939E" w:rsidR="000A03D0" w:rsidRDefault="00CB0E11" w:rsidP="000A03D0">
      <w:pPr>
        <w:pStyle w:val="Heading2"/>
      </w:pPr>
      <w:bookmarkStart w:id="68" w:name="_Toc512206173"/>
      <w:r>
        <w:t xml:space="preserve">Solving </w:t>
      </w:r>
      <w:r w:rsidR="00814D10">
        <w:t xml:space="preserve">Problem </w:t>
      </w:r>
      <w:r w:rsidR="000A03D0">
        <w:t xml:space="preserve">Using </w:t>
      </w:r>
      <w:r w:rsidR="000A03D0" w:rsidRPr="005D102D">
        <w:t>Evolutionary algorithm</w:t>
      </w:r>
      <w:r w:rsidR="000A03D0">
        <w:t>:</w:t>
      </w:r>
      <w:bookmarkEnd w:id="68"/>
    </w:p>
    <w:p w14:paraId="2CAE6482" w14:textId="77777777" w:rsidR="000A03D0" w:rsidRDefault="000A03D0" w:rsidP="000A03D0"/>
    <w:p w14:paraId="55479A15" w14:textId="13B6EC89" w:rsidR="001233EF" w:rsidRDefault="000A03D0" w:rsidP="00F71F85">
      <w:pPr>
        <w:pStyle w:val="NoSpacing"/>
      </w:pPr>
      <w:r>
        <w:t xml:space="preserve">In   this section we will formalize our problem to solve it using Evolutionary algorithm (Genetics </w:t>
      </w:r>
      <w:r w:rsidR="00924019">
        <w:t>algorithm)</w:t>
      </w:r>
      <w:r w:rsidR="000363B5">
        <w:t>. In</w:t>
      </w:r>
      <w:r w:rsidR="00F71F85">
        <w:t xml:space="preserve"> </w:t>
      </w:r>
      <w:r w:rsidR="00847CF7">
        <w:t>which</w:t>
      </w:r>
      <w:r w:rsidR="000363B5">
        <w:t xml:space="preserve"> it</w:t>
      </w:r>
      <w:r w:rsidR="00847CF7">
        <w:t xml:space="preserve"> will give us a </w:t>
      </w:r>
      <w:r w:rsidR="008E242D">
        <w:t xml:space="preserve">possible solution which is as much close </w:t>
      </w:r>
      <w:r w:rsidR="0077495A">
        <w:t xml:space="preserve">to the optimal solution </w:t>
      </w:r>
      <w:r w:rsidR="00512D35">
        <w:t>for the topology we f</w:t>
      </w:r>
      <w:r w:rsidR="00D80506">
        <w:t>ormalized</w:t>
      </w:r>
      <w:r w:rsidR="000363B5">
        <w:t>.</w:t>
      </w:r>
    </w:p>
    <w:p w14:paraId="33E36E39" w14:textId="0D3B675F" w:rsidR="001C550A" w:rsidRDefault="00CE395E" w:rsidP="00D5519A">
      <w:pPr>
        <w:pStyle w:val="NoSpacing"/>
      </w:pPr>
      <w:r>
        <w:t>In t</w:t>
      </w:r>
      <w:r w:rsidR="00E553F2">
        <w:t xml:space="preserve">he next part we will describe </w:t>
      </w:r>
      <w:r w:rsidR="00156F11">
        <w:t xml:space="preserve">the </w:t>
      </w:r>
      <w:r w:rsidR="00EE6DE3">
        <w:t>chromosome we will use</w:t>
      </w:r>
      <w:r w:rsidR="00E553F2">
        <w:t xml:space="preserve">, </w:t>
      </w:r>
      <w:r w:rsidR="00814D10">
        <w:t xml:space="preserve">moreover </w:t>
      </w:r>
      <w:r w:rsidR="00EE6DE3">
        <w:t xml:space="preserve">will describe the genes </w:t>
      </w:r>
      <w:r w:rsidR="00E553F2">
        <w:t>for</w:t>
      </w:r>
      <w:r w:rsidR="00EE6DE3">
        <w:t xml:space="preserve"> </w:t>
      </w:r>
      <w:r w:rsidR="00E553F2">
        <w:t xml:space="preserve">the </w:t>
      </w:r>
      <w:r w:rsidR="00EE6DE3">
        <w:t xml:space="preserve">chromosome </w:t>
      </w:r>
      <w:r w:rsidR="00C40688">
        <w:t>and define</w:t>
      </w:r>
      <w:r>
        <w:t xml:space="preserve"> our fitness function </w:t>
      </w:r>
      <w:r w:rsidR="00D80506">
        <w:t xml:space="preserve">that </w:t>
      </w:r>
      <w:r w:rsidR="003C3C6F">
        <w:t>will</w:t>
      </w:r>
      <w:r w:rsidR="00D80506">
        <w:t xml:space="preserve"> be</w:t>
      </w:r>
      <w:r w:rsidR="003C3C6F">
        <w:t xml:space="preserve"> use</w:t>
      </w:r>
      <w:r w:rsidR="00D80506">
        <w:t>d</w:t>
      </w:r>
      <w:r w:rsidR="003C3C6F">
        <w:t xml:space="preserve"> in the genetics algorithm </w:t>
      </w:r>
      <w:r>
        <w:t>and solve the problem using genetics algorithm (NSGA-III).</w:t>
      </w:r>
    </w:p>
    <w:p w14:paraId="2625FB73" w14:textId="57B77042" w:rsidR="00C40688" w:rsidRPr="00C40688" w:rsidRDefault="003C3C6F" w:rsidP="00D5519A">
      <w:pPr>
        <w:pStyle w:val="Heading3"/>
      </w:pPr>
      <w:bookmarkStart w:id="69" w:name="_Toc512206174"/>
      <w:r w:rsidRPr="001C550A">
        <w:t>Chromosome</w:t>
      </w:r>
      <w:r w:rsidR="00C40688">
        <w:t xml:space="preserve"> and Genes Formalization</w:t>
      </w:r>
      <w:r w:rsidR="0017706A" w:rsidRPr="001C550A">
        <w:t>:</w:t>
      </w:r>
      <w:bookmarkEnd w:id="69"/>
    </w:p>
    <w:p w14:paraId="546CD526" w14:textId="16A84322" w:rsidR="00C40688" w:rsidRPr="00C40688" w:rsidRDefault="00C40688" w:rsidP="00C40688">
      <w:pPr>
        <w:pStyle w:val="Heading4"/>
      </w:pPr>
      <w:bookmarkStart w:id="70" w:name="_Toc512206175"/>
      <w:r w:rsidRPr="001C550A">
        <w:t>Chromosome</w:t>
      </w:r>
      <w:r w:rsidRPr="00C40688">
        <w:t xml:space="preserve"> </w:t>
      </w:r>
      <w:r>
        <w:t>Formalization:</w:t>
      </w:r>
      <w:bookmarkEnd w:id="70"/>
    </w:p>
    <w:p w14:paraId="7F415181" w14:textId="34F81299" w:rsidR="000363B5" w:rsidRPr="007615C3" w:rsidRDefault="00EE6DE3" w:rsidP="007615C3">
      <w:pPr>
        <w:pStyle w:val="NoSpacing"/>
      </w:pPr>
      <w:r w:rsidRPr="007615C3">
        <w:t xml:space="preserve"> </w:t>
      </w:r>
      <w:r w:rsidR="00CE395E" w:rsidRPr="007615C3">
        <w:t xml:space="preserve">As we made </w:t>
      </w:r>
      <w:r w:rsidR="00190974" w:rsidRPr="007615C3">
        <w:t xml:space="preserve">the Macro cells, </w:t>
      </w:r>
      <w:r w:rsidR="00CE395E" w:rsidRPr="007615C3">
        <w:t xml:space="preserve">the </w:t>
      </w:r>
      <w:r w:rsidR="00512D35" w:rsidRPr="007615C3">
        <w:t>F</w:t>
      </w:r>
      <w:r w:rsidR="00CE395E" w:rsidRPr="007615C3">
        <w:t xml:space="preserve">emto cells </w:t>
      </w:r>
      <w:r w:rsidR="001C550A" w:rsidRPr="007615C3">
        <w:t xml:space="preserve">and </w:t>
      </w:r>
      <w:r w:rsidR="00190974" w:rsidRPr="007615C3">
        <w:t xml:space="preserve">the </w:t>
      </w:r>
      <w:r w:rsidR="00CE395E" w:rsidRPr="007615C3">
        <w:t>users</w:t>
      </w:r>
      <w:r w:rsidR="001A09A8" w:rsidRPr="007615C3">
        <w:t>,</w:t>
      </w:r>
      <w:r w:rsidR="00D9433B" w:rsidRPr="007615C3">
        <w:t xml:space="preserve"> </w:t>
      </w:r>
      <w:r w:rsidR="00CE395E" w:rsidRPr="007615C3">
        <w:t>numbers and locations as random as possible</w:t>
      </w:r>
      <w:r w:rsidR="00190974" w:rsidRPr="007615C3">
        <w:t xml:space="preserve"> then also the chromosome will be affected by these changes from one topology to another</w:t>
      </w:r>
      <w:r w:rsidR="001A09A8" w:rsidRPr="007615C3">
        <w:t xml:space="preserve">. Which will make it changeable </w:t>
      </w:r>
      <w:r w:rsidR="007256F0" w:rsidRPr="007615C3">
        <w:t xml:space="preserve">(dynamic) </w:t>
      </w:r>
      <w:r w:rsidR="001A09A8" w:rsidRPr="007615C3">
        <w:t xml:space="preserve">between topology and another. </w:t>
      </w:r>
    </w:p>
    <w:p w14:paraId="1CC168FE" w14:textId="6D956AC2" w:rsidR="00543FAE" w:rsidRPr="007615C3" w:rsidRDefault="00760513" w:rsidP="00046572">
      <w:pPr>
        <w:pStyle w:val="NoSpacing"/>
      </w:pPr>
      <w:r w:rsidRPr="007615C3">
        <w:t xml:space="preserve">In the same topology the chromosome will be </w:t>
      </w:r>
      <w:r w:rsidR="00416D47" w:rsidRPr="007615C3">
        <w:t xml:space="preserve">static which will </w:t>
      </w:r>
      <w:r w:rsidR="00172372" w:rsidRPr="007615C3">
        <w:t>contain</w:t>
      </w:r>
      <w:r w:rsidR="00416D47" w:rsidRPr="007615C3">
        <w:t xml:space="preserve"> </w:t>
      </w:r>
      <w:r w:rsidR="005F03FB" w:rsidRPr="007615C3">
        <w:t>all users in the topology that are in</w:t>
      </w:r>
      <w:r w:rsidR="005D5B84" w:rsidRPr="007615C3">
        <w:t>side</w:t>
      </w:r>
      <w:r w:rsidR="005F03FB" w:rsidRPr="007615C3">
        <w:t xml:space="preserve"> the </w:t>
      </w:r>
      <w:r w:rsidR="00540C7E" w:rsidRPr="007615C3">
        <w:t xml:space="preserve">area of our system and can connect to </w:t>
      </w:r>
      <w:r w:rsidR="00172372" w:rsidRPr="007615C3">
        <w:t xml:space="preserve">a macro cell or a femto cell. </w:t>
      </w:r>
      <w:r w:rsidR="00172372" w:rsidRPr="007615C3">
        <w:lastRenderedPageBreak/>
        <w:t xml:space="preserve">The chromosome will </w:t>
      </w:r>
      <w:r w:rsidR="005D5B84" w:rsidRPr="007615C3">
        <w:t>be as</w:t>
      </w:r>
      <w:r w:rsidR="00582E0A" w:rsidRPr="007615C3">
        <w:t xml:space="preserve"> shown in </w:t>
      </w:r>
      <w:r w:rsidR="00A35341" w:rsidRPr="007615C3">
        <w:fldChar w:fldCharType="begin"/>
      </w:r>
      <w:r w:rsidR="00A35341" w:rsidRPr="007615C3">
        <w:instrText xml:space="preserve"> REF _Ref511852400 \h </w:instrText>
      </w:r>
      <w:r w:rsidR="007615C3">
        <w:instrText xml:space="preserve"> \* MERGEFORMAT </w:instrText>
      </w:r>
      <w:r w:rsidR="00A35341" w:rsidRPr="007615C3">
        <w:fldChar w:fldCharType="separate"/>
      </w:r>
      <w:r w:rsidR="00A35341" w:rsidRPr="007615C3">
        <w:t xml:space="preserve">Figure </w:t>
      </w:r>
      <w:r w:rsidR="00A35341" w:rsidRPr="007615C3">
        <w:rPr>
          <w:szCs w:val="24"/>
          <w:cs/>
        </w:rPr>
        <w:t>‎</w:t>
      </w:r>
      <w:r w:rsidR="00A35341" w:rsidRPr="007615C3">
        <w:t>3</w:t>
      </w:r>
      <w:r w:rsidR="00A35341" w:rsidRPr="007615C3">
        <w:noBreakHyphen/>
        <w:t>2</w:t>
      </w:r>
      <w:r w:rsidR="00A35341" w:rsidRPr="007615C3">
        <w:fldChar w:fldCharType="end"/>
      </w:r>
      <w:r w:rsidR="00A35341" w:rsidRPr="007615C3">
        <w:t>.</w:t>
      </w:r>
      <w:r w:rsidR="00C9687F" w:rsidRPr="007615C3">
        <w:t xml:space="preserve"> Each user </w:t>
      </w:r>
      <w:r w:rsidR="007615C3" w:rsidRPr="007615C3">
        <w:t>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543FAE" w14:paraId="6E2785A4" w14:textId="77777777" w:rsidTr="00543FAE">
        <w:trPr>
          <w:jc w:val="center"/>
        </w:trPr>
        <w:tc>
          <w:tcPr>
            <w:tcW w:w="9360" w:type="dxa"/>
            <w:gridSpan w:val="7"/>
            <w:tcBorders>
              <w:bottom w:val="single" w:sz="4" w:space="0" w:color="auto"/>
            </w:tcBorders>
            <w:vAlign w:val="center"/>
          </w:tcPr>
          <w:p w14:paraId="031C4248" w14:textId="6EC92C12" w:rsidR="00543FAE" w:rsidRDefault="00543FAE" w:rsidP="00543FAE">
            <w:pPr>
              <w:pStyle w:val="NoSpacing"/>
              <w:ind w:firstLine="0"/>
              <w:jc w:val="center"/>
            </w:pPr>
            <m:oMathPara>
              <m:oMath>
                <m:r>
                  <m:rPr>
                    <m:sty m:val="bi"/>
                  </m:rPr>
                  <w:rPr>
                    <w:rFonts w:ascii="Cambria Math" w:hAnsi="Cambria Math"/>
                  </w:rPr>
                  <m:t>Chromosome</m:t>
                </m:r>
              </m:oMath>
            </m:oMathPara>
          </w:p>
        </w:tc>
      </w:tr>
      <w:tr w:rsidR="00543FAE" w14:paraId="46AA2196" w14:textId="77777777" w:rsidTr="00543FAE">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7D3EDB57" w14:textId="355D493E" w:rsidR="00543FAE" w:rsidRDefault="00543FAE" w:rsidP="00543FAE">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185A0" w14:textId="69AE9D12" w:rsidR="00543FAE" w:rsidRDefault="00543FAE" w:rsidP="00543FAE">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7AE05655" w14:textId="7E884BF9" w:rsidR="00543FAE" w:rsidRDefault="00543FAE" w:rsidP="00543FAE">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B5D0593" w14:textId="2D7BC984" w:rsidR="00543FAE" w:rsidRDefault="00543FAE" w:rsidP="00543FAE">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7363F9EC" w14:textId="0766E60B" w:rsidR="00543FAE" w:rsidRDefault="00543FAE" w:rsidP="00543FAE">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5D77D149" w14:textId="07D57D90" w:rsidR="00543FAE" w:rsidRDefault="00543FAE" w:rsidP="00543FAE">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58A4D5C7" w14:textId="436E8EE6" w:rsidR="00543FAE" w:rsidRDefault="00543FAE" w:rsidP="00543FAE">
            <w:pPr>
              <w:pStyle w:val="NoSpacing"/>
              <w:keepNext/>
              <w:ind w:firstLine="0"/>
              <w:jc w:val="center"/>
            </w:pPr>
            <w:r>
              <w:t xml:space="preserve">User </w:t>
            </w:r>
            <w:proofErr w:type="spellStart"/>
            <w:r>
              <w:t>i</w:t>
            </w:r>
            <w:proofErr w:type="spellEnd"/>
          </w:p>
        </w:tc>
      </w:tr>
    </w:tbl>
    <w:p w14:paraId="62A08F52" w14:textId="24653DCC" w:rsidR="00684C21" w:rsidRPr="00684C21" w:rsidRDefault="00543FAE" w:rsidP="00D5519A">
      <w:pPr>
        <w:pStyle w:val="Caption"/>
        <w:jc w:val="center"/>
      </w:pPr>
      <w:r>
        <w:t xml:space="preserve">Figure </w:t>
      </w:r>
      <w:fldSimple w:instr=" STYLEREF 1 \s ">
        <w:r w:rsidR="007E7A2A">
          <w:rPr>
            <w:noProof/>
            <w:cs/>
          </w:rPr>
          <w:t>‎</w:t>
        </w:r>
        <w:r w:rsidR="007E7A2A">
          <w:rPr>
            <w:noProof/>
          </w:rPr>
          <w:t>3</w:t>
        </w:r>
      </w:fldSimple>
      <w:r w:rsidR="007E7A2A">
        <w:noBreakHyphen/>
      </w:r>
      <w:fldSimple w:instr=" SEQ Figure \* ARABIC \s 1 ">
        <w:r w:rsidR="007E7A2A">
          <w:rPr>
            <w:noProof/>
          </w:rPr>
          <w:t>2</w:t>
        </w:r>
      </w:fldSimple>
      <w:r>
        <w:t xml:space="preserve"> </w:t>
      </w:r>
      <w:r w:rsidRPr="00417E92">
        <w:t>Our Chromosome for NSGA-III Algorithm</w:t>
      </w:r>
    </w:p>
    <w:p w14:paraId="3794E654" w14:textId="36313230" w:rsidR="00684C21" w:rsidRDefault="00684C21" w:rsidP="007615C3">
      <w:pPr>
        <w:pStyle w:val="Heading4"/>
      </w:pPr>
      <w:bookmarkStart w:id="71" w:name="_Toc512206176"/>
      <w:r>
        <w:t>:</w:t>
      </w:r>
      <w:r w:rsidR="001747E4">
        <w:t xml:space="preserve"> Genes Formalization:</w:t>
      </w:r>
      <w:bookmarkEnd w:id="71"/>
    </w:p>
    <w:p w14:paraId="73D17D35" w14:textId="04C05915" w:rsidR="007E7A2A" w:rsidRDefault="007615C3" w:rsidP="007E7A2A">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chromosome then we will  separate the genes into two sub-genes the first will contains only the Macrocells possible connections and the second will contain the Femto cells possible connection and to unify these numbers for all the genes then we will take the maximum number of macro base stations and the  maximum number of femto cells a user  can connect to and define the genes as the total number of base stations a user can connect to. Shows the </w:t>
      </w:r>
      <w:r w:rsidR="00543FAE">
        <w:t>description of the genes.</w:t>
      </w:r>
      <w:r w:rsidR="007E7A2A">
        <w:t xml:space="preserve">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p>
    <w:p w14:paraId="5CB3C0DD" w14:textId="5FEAF42D" w:rsidR="00543FAE" w:rsidRPr="00684C21" w:rsidRDefault="007E7A2A" w:rsidP="00046572">
      <w:pPr>
        <w:pStyle w:val="NoSpacing"/>
      </w:pPr>
      <w:r>
        <w:t xml:space="preserve">Moreover, the genes consist of the cell Id (Cluster </w:t>
      </w:r>
      <w:r w:rsidR="00046572">
        <w:t>Id,</w:t>
      </w:r>
      <w:r>
        <w:t xml:space="preserve">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543FAE" w:rsidRPr="007E7A2A" w14:paraId="0BF7CF7B" w14:textId="77777777" w:rsidTr="006222B6">
        <w:trPr>
          <w:jc w:val="center"/>
        </w:trPr>
        <w:tc>
          <w:tcPr>
            <w:tcW w:w="9360" w:type="dxa"/>
            <w:gridSpan w:val="8"/>
            <w:tcBorders>
              <w:bottom w:val="single" w:sz="4" w:space="0" w:color="auto"/>
            </w:tcBorders>
            <w:vAlign w:val="center"/>
          </w:tcPr>
          <w:p w14:paraId="76FABB7E" w14:textId="5214F44C" w:rsidR="00543FAE" w:rsidRPr="00984F26" w:rsidRDefault="00984F26" w:rsidP="006222B6">
            <w:pPr>
              <w:pStyle w:val="NoSpacing"/>
              <w:ind w:firstLine="0"/>
              <w:jc w:val="center"/>
              <w:rPr>
                <w:b/>
                <w:bCs/>
                <w:sz w:val="20"/>
                <w:szCs w:val="18"/>
              </w:rPr>
            </w:pPr>
            <m:oMathPara>
              <m:oMath>
                <m:r>
                  <m:rPr>
                    <m:sty m:val="bi"/>
                  </m:rPr>
                  <w:rPr>
                    <w:rFonts w:ascii="Cambria Math" w:hAnsi="Cambria Math"/>
                    <w:sz w:val="32"/>
                    <w:szCs w:val="28"/>
                  </w:rPr>
                  <m:t>Genes</m:t>
                </m:r>
              </m:oMath>
            </m:oMathPara>
          </w:p>
        </w:tc>
      </w:tr>
      <w:tr w:rsidR="007E7A2A" w:rsidRPr="007E7A2A" w14:paraId="5DEFDA9E" w14:textId="4789EBEC" w:rsidTr="007E7A2A">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CDF5B27" w14:textId="6B40C363" w:rsidR="007E7A2A" w:rsidRPr="007E7A2A" w:rsidRDefault="007E7A2A" w:rsidP="007E7A2A">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5FB8CD38" w14:textId="50C7004E" w:rsidR="007E7A2A" w:rsidRPr="007E7A2A" w:rsidRDefault="007E7A2A" w:rsidP="007E7A2A">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4FA5C651" w14:textId="77777777" w:rsidR="007E7A2A" w:rsidRPr="007E7A2A" w:rsidRDefault="007E7A2A" w:rsidP="007E7A2A">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25B5FDA0" w14:textId="27B2486D" w:rsidR="007E7A2A" w:rsidRPr="007E7A2A" w:rsidRDefault="007E7A2A" w:rsidP="007E7A2A">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51CFA1B0" w14:textId="6744DF0D" w:rsidR="007E7A2A" w:rsidRPr="007E7A2A" w:rsidRDefault="007E7A2A" w:rsidP="007E7A2A">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257AD07B" w14:textId="0E152D55" w:rsidR="007E7A2A" w:rsidRPr="007E7A2A" w:rsidRDefault="007E7A2A" w:rsidP="007E7A2A">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739CB59A" w14:textId="67B1676C" w:rsidR="007E7A2A" w:rsidRPr="007E7A2A" w:rsidRDefault="007E7A2A" w:rsidP="007E7A2A">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112C8F62" w14:textId="6149158A" w:rsidR="007E7A2A" w:rsidRPr="007E7A2A" w:rsidRDefault="007E7A2A" w:rsidP="007E7A2A">
            <w:pPr>
              <w:pStyle w:val="NoSpacing"/>
              <w:keepNext/>
              <w:ind w:firstLine="0"/>
              <w:rPr>
                <w:sz w:val="20"/>
                <w:szCs w:val="18"/>
              </w:rPr>
            </w:pPr>
            <w:r>
              <w:t>Possible Femto Cell F</w:t>
            </w:r>
          </w:p>
        </w:tc>
      </w:tr>
    </w:tbl>
    <w:p w14:paraId="56992BF7" w14:textId="0CAEFDA9" w:rsidR="00A8171F" w:rsidRPr="00A8171F" w:rsidRDefault="007E7A2A" w:rsidP="006222B6">
      <w:pPr>
        <w:pStyle w:val="Caption"/>
        <w:jc w:val="center"/>
      </w:pPr>
      <w:r>
        <w:t xml:space="preserve">Figure </w:t>
      </w:r>
      <w:fldSimple w:instr=" STYLEREF 1 \s ">
        <w:r>
          <w:rPr>
            <w:noProof/>
            <w:cs/>
          </w:rPr>
          <w:t>‎</w:t>
        </w:r>
        <w:r>
          <w:rPr>
            <w:noProof/>
          </w:rPr>
          <w:t>3</w:t>
        </w:r>
      </w:fldSimple>
      <w:r>
        <w:noBreakHyphen/>
      </w:r>
      <w:fldSimple w:instr=" SEQ Figure \* ARABIC \s 1 ">
        <w:r>
          <w:rPr>
            <w:noProof/>
          </w:rPr>
          <w:t>3</w:t>
        </w:r>
      </w:fldSimple>
      <w:r>
        <w:t xml:space="preserve"> </w:t>
      </w:r>
      <w:r w:rsidRPr="005827CC">
        <w:t xml:space="preserve">Our </w:t>
      </w:r>
      <w:r>
        <w:t>Genes</w:t>
      </w:r>
      <w:r w:rsidRPr="005827CC">
        <w:t xml:space="preserve"> for NSGA-III Algorithm</w:t>
      </w:r>
    </w:p>
    <w:p w14:paraId="12660E31" w14:textId="65BEE329" w:rsidR="00DF3D27" w:rsidRDefault="00DF3D27" w:rsidP="006222B6">
      <w:pPr>
        <w:pStyle w:val="Heading3"/>
        <w:numPr>
          <w:ilvl w:val="2"/>
          <w:numId w:val="13"/>
        </w:numPr>
      </w:pPr>
      <w:bookmarkStart w:id="72" w:name="_Toc512206177"/>
      <w:r>
        <w:lastRenderedPageBreak/>
        <w:t>Cross-Over Algorithm:</w:t>
      </w:r>
      <w:bookmarkEnd w:id="72"/>
    </w:p>
    <w:p w14:paraId="671D7608" w14:textId="00E70B45" w:rsidR="006222B6" w:rsidRDefault="006222B6" w:rsidP="00EA2922">
      <w:pPr>
        <w:pStyle w:val="NoSpacing"/>
      </w:pPr>
      <w:r>
        <w:t>In this section we will describe how the matting between the chromosomes will happen as also we will explain how to generate a population randomly and what are the constrains for generating a population, on the other hand will make the mating also randomly where the probability of mating is an input, and finally we will explain the mutation and how can it occur and what are the constrains on a mutation process.</w:t>
      </w:r>
    </w:p>
    <w:p w14:paraId="3AA80965" w14:textId="7A63E00A" w:rsidR="006222B6" w:rsidRDefault="006222B6" w:rsidP="00EA2922">
      <w:pPr>
        <w:pStyle w:val="NoSpacing"/>
      </w:pPr>
      <w:r>
        <w:t xml:space="preserve">The cross over will happen between any two members of the population where each matting will produce </w:t>
      </w:r>
      <w:r w:rsidR="001574E7">
        <w:t>two new members</w:t>
      </w:r>
      <w:r>
        <w:t xml:space="preserve"> which we will call children that have a better </w:t>
      </w:r>
      <w:r w:rsidRPr="006222B6">
        <w:t>qualities</w:t>
      </w:r>
      <w:r>
        <w:rPr>
          <w:rFonts w:hint="cs"/>
          <w:rtl/>
        </w:rPr>
        <w:t xml:space="preserve"> </w:t>
      </w:r>
      <w:r>
        <w:t xml:space="preserve">than </w:t>
      </w:r>
      <w:r w:rsidR="001574E7">
        <w:t>their</w:t>
      </w:r>
      <w:r>
        <w:t xml:space="preserve"> parents</w:t>
      </w:r>
      <w:r w:rsidR="001574E7">
        <w:t xml:space="preserve">, the cross over will be an exchange of genes between the parents, the place of the genes will remain static so if the first gene transfer from the first parent then it must replace the first gene in the second parent </w:t>
      </w:r>
      <w:r w:rsidR="00B563A8">
        <w:t xml:space="preserve">and so on for all genes in the </w:t>
      </w:r>
      <w:r w:rsidR="0018237C">
        <w:t xml:space="preserve">chromosomes, the number of genes to be </w:t>
      </w:r>
      <w:r w:rsidR="00530424">
        <w:t>transferred</w:t>
      </w:r>
      <w:r w:rsidR="0018237C">
        <w:t xml:space="preserve"> and the place of genes will be </w:t>
      </w:r>
      <w:r w:rsidR="00530424">
        <w:t>chosen randomly</w:t>
      </w:r>
      <w:r w:rsidR="002C4B89">
        <w:t>.</w:t>
      </w:r>
    </w:p>
    <w:p w14:paraId="23CFCD42" w14:textId="506010A7" w:rsidR="00EA2922" w:rsidRPr="006222B6" w:rsidRDefault="002C4B89" w:rsidP="00EA2922">
      <w:pPr>
        <w:pStyle w:val="NoSpacing"/>
      </w:pPr>
      <w:r>
        <w:t xml:space="preserve">This process will be repeated for the number of iterations which is an input for the algorithm and if the system </w:t>
      </w:r>
      <w:r w:rsidR="00751B25">
        <w:t xml:space="preserve">falls in </w:t>
      </w:r>
      <w:r w:rsidR="00EA2922">
        <w:t>some local maxima</w:t>
      </w:r>
      <w:r w:rsidR="00751B25">
        <w:t xml:space="preserve"> then a mutation will help us to get out </w:t>
      </w:r>
      <w:r w:rsidR="00EA2922">
        <w:t>of this solution.</w:t>
      </w:r>
    </w:p>
    <w:p w14:paraId="703B27DE" w14:textId="6C3653A7" w:rsidR="00DF3D27" w:rsidRDefault="00DF3D27" w:rsidP="00DF3D27">
      <w:pPr>
        <w:pStyle w:val="Heading4"/>
      </w:pPr>
      <w:bookmarkStart w:id="73" w:name="_Toc512206178"/>
      <w:r>
        <w:t>Generating population:</w:t>
      </w:r>
      <w:bookmarkEnd w:id="73"/>
    </w:p>
    <w:p w14:paraId="7B340EFF" w14:textId="5AB8E0D9" w:rsidR="00EA2922" w:rsidRPr="00EA2922" w:rsidRDefault="00897FEB" w:rsidP="00506B74">
      <w:pPr>
        <w:pStyle w:val="NoSpacing"/>
      </w:pPr>
      <w:r>
        <w:t xml:space="preserve">The generation </w:t>
      </w:r>
      <w:r w:rsidR="00CA0C28">
        <w:t xml:space="preserve">for a population will be </w:t>
      </w:r>
      <w:r w:rsidR="00E651B4">
        <w:t xml:space="preserve">randomly as </w:t>
      </w:r>
      <w:r w:rsidR="000B6901">
        <w:t>each gene in the chromosome will be</w:t>
      </w:r>
      <w:r w:rsidR="005349E5">
        <w:t xml:space="preserve"> generated separately, </w:t>
      </w:r>
      <w:r w:rsidR="007B2FF8">
        <w:t>where there is a constrain on the generation process</w:t>
      </w:r>
      <w:r w:rsidR="00420603">
        <w:t xml:space="preserve">, that each bit in the gene that represents a </w:t>
      </w:r>
      <w:r w:rsidR="00574D91">
        <w:t>possible connection</w:t>
      </w:r>
      <w:r w:rsidR="00563721">
        <w:t xml:space="preserve">, although </w:t>
      </w:r>
      <w:r w:rsidR="00AA27AC">
        <w:t xml:space="preserve">the user cannot be connected to more than one base station and </w:t>
      </w:r>
      <w:r w:rsidR="007504FC">
        <w:t xml:space="preserve">the user must be connected to at least one base station, so there must be at least and at most one bit in the gene </w:t>
      </w:r>
      <w:r w:rsidR="005C5786">
        <w:t xml:space="preserve">that is one to insure </w:t>
      </w:r>
      <w:r w:rsidR="006445A5">
        <w:t>that the user is connected to a base station and no more than one</w:t>
      </w:r>
      <w:r w:rsidR="00A37146">
        <w:t>. The generation process is randomly so that</w:t>
      </w:r>
      <w:r w:rsidR="002F51EE">
        <w:t xml:space="preserve"> in the population there must be all possible scenario</w:t>
      </w:r>
      <w:r w:rsidR="00497B26">
        <w:t xml:space="preserve">, and for the base stations that are </w:t>
      </w:r>
      <w:r w:rsidR="00063464">
        <w:t xml:space="preserve">padded to the gene and the user cannot connect to them, then </w:t>
      </w:r>
      <w:r w:rsidR="0094639B">
        <w:t xml:space="preserve">these must not be ones so </w:t>
      </w:r>
      <w:r w:rsidR="002B6FD8">
        <w:t>to ensure that</w:t>
      </w:r>
      <w:r w:rsidR="00563721">
        <w:t xml:space="preserve"> the</w:t>
      </w:r>
      <w:r w:rsidR="0094639B">
        <w:t xml:space="preserve"> user </w:t>
      </w:r>
      <w:r w:rsidR="00563721">
        <w:t xml:space="preserve">isn’t connected </w:t>
      </w:r>
      <w:r w:rsidR="0094639B">
        <w:t>to a base station that</w:t>
      </w:r>
      <w:r w:rsidR="00506B74">
        <w:t xml:space="preserve"> he from the first cannot connect to it.</w:t>
      </w:r>
      <w:r w:rsidR="002F51EE">
        <w:t xml:space="preserve"> </w:t>
      </w:r>
    </w:p>
    <w:p w14:paraId="28756716" w14:textId="4B3BC677" w:rsidR="00DF3D27" w:rsidRDefault="00DF3D27" w:rsidP="00DF3D27">
      <w:pPr>
        <w:pStyle w:val="Heading4"/>
      </w:pPr>
      <w:bookmarkStart w:id="74" w:name="_Toc512206179"/>
      <w:r>
        <w:lastRenderedPageBreak/>
        <w:t>Probability of matting:</w:t>
      </w:r>
      <w:bookmarkEnd w:id="74"/>
    </w:p>
    <w:p w14:paraId="4F398E3C" w14:textId="7C3D91AD" w:rsidR="00563721" w:rsidRPr="00563721" w:rsidRDefault="00A4771F" w:rsidP="008F0BE0">
      <w:pPr>
        <w:pStyle w:val="NoSpacing"/>
        <w:rPr>
          <w:lang w:bidi="ar-JO"/>
        </w:rPr>
      </w:pPr>
      <w:r>
        <w:t>When we choose two chromosomes to be matted then there is a pro</w:t>
      </w:r>
      <w:r w:rsidR="002B6FD8">
        <w:t xml:space="preserve">bability that these chromosomes can </w:t>
      </w:r>
      <w:r w:rsidR="004554C1">
        <w:t xml:space="preserve">be matted and produce two new children. This probability must be high enough to make the process faster and to </w:t>
      </w:r>
      <w:r w:rsidR="008A539B" w:rsidRPr="008A539B">
        <w:t>reach</w:t>
      </w:r>
      <w:r w:rsidR="008A539B">
        <w:t xml:space="preserve"> the </w:t>
      </w:r>
      <w:r w:rsidR="006317DD">
        <w:t xml:space="preserve">optimal solution. This probability must be </w:t>
      </w:r>
      <w:r w:rsidR="00C80AFE">
        <w:t xml:space="preserve">grater than 70% and in the best case it can reach to 100% </w:t>
      </w:r>
      <w:r w:rsidR="005D17A1">
        <w:t xml:space="preserve">where for each possible </w:t>
      </w:r>
      <w:r w:rsidR="00513074">
        <w:t>choice there is a mating and two new children are created.</w:t>
      </w:r>
    </w:p>
    <w:p w14:paraId="725F4505" w14:textId="16222434" w:rsidR="008F0BE0" w:rsidRDefault="00DF3D27" w:rsidP="00C06770">
      <w:pPr>
        <w:pStyle w:val="Heading4"/>
      </w:pPr>
      <w:bookmarkStart w:id="75" w:name="_Toc512206180"/>
      <w:r>
        <w:t>Probability of mutation:</w:t>
      </w:r>
      <w:bookmarkEnd w:id="75"/>
    </w:p>
    <w:p w14:paraId="2334E6EB" w14:textId="15ACCD89" w:rsidR="00DF3D27" w:rsidRPr="00873C05" w:rsidRDefault="00C06770" w:rsidP="00D5519A">
      <w:pPr>
        <w:pStyle w:val="NoSpacing"/>
      </w:pPr>
      <w:r>
        <w:t xml:space="preserve">In this section we will </w:t>
      </w:r>
      <w:r w:rsidR="00C748A0">
        <w:t xml:space="preserve">describe the mutation process </w:t>
      </w:r>
      <w:r w:rsidR="00CD55A9">
        <w:t xml:space="preserve">that may </w:t>
      </w:r>
      <w:r w:rsidR="006E7A25">
        <w:t>occur</w:t>
      </w:r>
      <w:r w:rsidR="00CD55A9">
        <w:t xml:space="preserve"> in the ch</w:t>
      </w:r>
      <w:r w:rsidR="006E7A25">
        <w:t>ildren chromosomes after the cross over happens</w:t>
      </w:r>
      <w:r w:rsidR="00FC219F">
        <w:t xml:space="preserve">, where one gene in the chromosome </w:t>
      </w:r>
      <w:r w:rsidR="007C26FC">
        <w:t xml:space="preserve">can be changed </w:t>
      </w:r>
      <w:r w:rsidR="00A73C0B">
        <w:t xml:space="preserve">and this changing also has some constrains, as </w:t>
      </w:r>
      <w:r w:rsidR="00651A19">
        <w:t xml:space="preserve">if a mutation occur then it will change the one to zero and set </w:t>
      </w:r>
      <w:r w:rsidR="00F27463">
        <w:t xml:space="preserve">one of the possible zeros that represents a possible base station the user can connect to, the probability of </w:t>
      </w:r>
      <w:r w:rsidR="004B4635">
        <w:t>a mutation is low</w:t>
      </w:r>
      <w:r w:rsidR="00107455">
        <w:t xml:space="preserve"> </w:t>
      </w:r>
      <w:r w:rsidR="000F2389">
        <w:t xml:space="preserve">and it is </w:t>
      </w:r>
      <w:r w:rsidR="00107455">
        <w:t>less than 0.1%</w:t>
      </w:r>
      <w:r w:rsidR="000F2389">
        <w:t>.</w:t>
      </w:r>
    </w:p>
    <w:p w14:paraId="3F8B87E8" w14:textId="77777777" w:rsidR="00DF3D27" w:rsidRPr="00873C05" w:rsidRDefault="00DF3D27" w:rsidP="00DF3D27">
      <w:pPr>
        <w:pStyle w:val="Heading3"/>
        <w:sectPr w:rsidR="00DF3D27" w:rsidRPr="00873C05" w:rsidSect="007908A7">
          <w:pgSz w:w="12240" w:h="15840" w:code="1"/>
          <w:pgMar w:top="1411" w:right="1123" w:bottom="1699" w:left="1973" w:header="720" w:footer="720" w:gutter="0"/>
          <w:cols w:space="720"/>
          <w:docGrid w:linePitch="360"/>
        </w:sectPr>
      </w:pPr>
      <w:bookmarkStart w:id="76" w:name="_Toc512206181"/>
      <w:r>
        <w:t>Fitness Function:</w:t>
      </w:r>
      <w:bookmarkEnd w:id="76"/>
    </w:p>
    <w:p w14:paraId="7F6ECE4D" w14:textId="77777777" w:rsidR="005840D6" w:rsidRDefault="005840D6" w:rsidP="005840D6">
      <w:pPr>
        <w:pStyle w:val="Heading1"/>
        <w:sectPr w:rsidR="005840D6" w:rsidSect="005840D6">
          <w:headerReference w:type="default" r:id="rId14"/>
          <w:pgSz w:w="12240" w:h="15840" w:code="1"/>
          <w:pgMar w:top="1411" w:right="1123" w:bottom="1699" w:left="1973" w:header="720" w:footer="720" w:gutter="0"/>
          <w:cols w:space="720"/>
          <w:vAlign w:val="center"/>
          <w:docGrid w:linePitch="360"/>
        </w:sectPr>
      </w:pPr>
      <w:bookmarkStart w:id="77" w:name="_Toc512206182"/>
      <w:r w:rsidRPr="005840D6">
        <w:lastRenderedPageBreak/>
        <w:t>Used Tool and Results</w:t>
      </w:r>
      <w:bookmarkEnd w:id="77"/>
    </w:p>
    <w:p w14:paraId="7F6ECE4E" w14:textId="77777777" w:rsidR="005840D6" w:rsidRDefault="00460257" w:rsidP="00460257">
      <w:pPr>
        <w:pStyle w:val="Heading2"/>
      </w:pPr>
      <w:bookmarkStart w:id="78" w:name="_Toc512206183"/>
      <w:r w:rsidRPr="00460257">
        <w:lastRenderedPageBreak/>
        <w:t>Tool:</w:t>
      </w:r>
      <w:bookmarkEnd w:id="78"/>
    </w:p>
    <w:p w14:paraId="7F6ECE4F" w14:textId="77777777" w:rsidR="000F4E80" w:rsidRDefault="00041502" w:rsidP="00041502">
      <w:pPr>
        <w:pStyle w:val="Heading2"/>
      </w:pPr>
      <w:bookmarkStart w:id="79" w:name="_Toc512206184"/>
      <w:r w:rsidRPr="00041502">
        <w:t>Experiments setup:</w:t>
      </w:r>
      <w:bookmarkEnd w:id="79"/>
    </w:p>
    <w:p w14:paraId="7F6ECE50" w14:textId="77777777" w:rsidR="006135CA" w:rsidRDefault="006135CA" w:rsidP="006135CA">
      <w:pPr>
        <w:pStyle w:val="Heading3"/>
      </w:pPr>
      <w:bookmarkStart w:id="80" w:name="_Toc512206185"/>
      <w:r w:rsidRPr="006135CA">
        <w:t>Building topology:</w:t>
      </w:r>
      <w:bookmarkEnd w:id="80"/>
    </w:p>
    <w:p w14:paraId="7F6ECE51" w14:textId="77777777" w:rsidR="0089138F" w:rsidRDefault="0089138F" w:rsidP="0089138F">
      <w:pPr>
        <w:pStyle w:val="Heading3"/>
      </w:pPr>
      <w:bookmarkStart w:id="81" w:name="_Toc512206186"/>
      <w:r w:rsidRPr="0089138F">
        <w:t>Simulation Parameters:</w:t>
      </w:r>
      <w:bookmarkEnd w:id="81"/>
    </w:p>
    <w:p w14:paraId="7F6ECE52" w14:textId="77777777" w:rsidR="001773FC" w:rsidRDefault="001773FC" w:rsidP="001773FC">
      <w:pPr>
        <w:pStyle w:val="Heading2"/>
      </w:pPr>
      <w:bookmarkStart w:id="82" w:name="_Toc512206187"/>
      <w:r w:rsidRPr="001773FC">
        <w:t>Results:</w:t>
      </w:r>
      <w:bookmarkEnd w:id="82"/>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83" w:name="_Toc512206188"/>
      <w:r w:rsidRPr="002E1CB2">
        <w:t>Metrics we Will Compare to Other Methods:</w:t>
      </w:r>
      <w:bookmarkEnd w:id="83"/>
    </w:p>
    <w:p w14:paraId="7F6ECE54" w14:textId="77777777" w:rsidR="002C21A0" w:rsidRDefault="003A7B25" w:rsidP="002C21A0">
      <w:pPr>
        <w:pStyle w:val="Heading1"/>
        <w:sectPr w:rsidR="002C21A0" w:rsidSect="002C21A0">
          <w:headerReference w:type="default" r:id="rId15"/>
          <w:pgSz w:w="12240" w:h="15840" w:code="1"/>
          <w:pgMar w:top="1411" w:right="1123" w:bottom="1699" w:left="1973" w:header="720" w:footer="720" w:gutter="0"/>
          <w:cols w:space="720"/>
          <w:vAlign w:val="center"/>
          <w:docGrid w:linePitch="360"/>
        </w:sectPr>
      </w:pPr>
      <w:bookmarkStart w:id="84" w:name="_Toc512206189"/>
      <w:r w:rsidRPr="003A7B25">
        <w:lastRenderedPageBreak/>
        <w:t>Conclusion</w:t>
      </w:r>
      <w:bookmarkEnd w:id="84"/>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85" w:name="_Toc512206190"/>
      <w:r w:rsidRPr="003D30BF">
        <w:lastRenderedPageBreak/>
        <w:t>References:</w:t>
      </w:r>
      <w:bookmarkEnd w:id="85"/>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EBDEB30"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92F17C" w14:textId="77777777" w:rsidR="00D2715F" w:rsidRDefault="00D2715F" w:rsidP="008D1AD9">
      <w:pPr>
        <w:spacing w:after="0" w:line="240" w:lineRule="auto"/>
      </w:pPr>
      <w:r>
        <w:separator/>
      </w:r>
    </w:p>
  </w:endnote>
  <w:endnote w:type="continuationSeparator" w:id="0">
    <w:p w14:paraId="58E72B6A" w14:textId="77777777" w:rsidR="00D2715F" w:rsidRDefault="00D2715F"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6222B6" w:rsidRDefault="006222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21895F" w14:textId="77777777" w:rsidR="00D2715F" w:rsidRDefault="00D2715F" w:rsidP="008D1AD9">
      <w:pPr>
        <w:spacing w:after="0" w:line="240" w:lineRule="auto"/>
      </w:pPr>
      <w:r>
        <w:separator/>
      </w:r>
    </w:p>
  </w:footnote>
  <w:footnote w:type="continuationSeparator" w:id="0">
    <w:p w14:paraId="63C0739C" w14:textId="77777777" w:rsidR="00D2715F" w:rsidRDefault="00D2715F"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6756E965" w:rsidR="006222B6" w:rsidRDefault="006222B6" w:rsidP="002D6DD9">
    <w:pPr>
      <w:pStyle w:val="Header"/>
    </w:pPr>
    <w:r>
      <w:t xml:space="preserve">Chapter 1 </w:t>
    </w:r>
    <w:fldSimple w:instr=" STYLEREF  &quot;Heading 1&quot;  \* MERGEFORMAT ">
      <w:r w:rsidR="009D3F7C" w:rsidRPr="009D3F7C">
        <w:rPr>
          <w:b/>
          <w:bCs/>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14921073" w:rsidR="006222B6" w:rsidRDefault="006222B6" w:rsidP="002D6DD9">
    <w:pPr>
      <w:pStyle w:val="Header"/>
    </w:pPr>
    <w:r>
      <w:t xml:space="preserve">Chapter 2 </w:t>
    </w:r>
    <w:fldSimple w:instr=" STYLEREF  &quot;Heading 1&quot;  \* MERGEFORMAT ">
      <w:r w:rsidR="009D3F7C" w:rsidRPr="009D3F7C">
        <w:rPr>
          <w:b/>
          <w:bCs/>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66D0A21A" w:rsidR="006222B6" w:rsidRDefault="006222B6" w:rsidP="002D6DD9">
    <w:pPr>
      <w:pStyle w:val="Header"/>
    </w:pPr>
    <w:r>
      <w:t xml:space="preserve">Chapter 3 </w:t>
    </w:r>
    <w:fldSimple w:instr=" STYLEREF  &quot;Heading 1&quot;  \* MERGEFORMAT ">
      <w:r w:rsidR="009D3F7C" w:rsidRPr="009D3F7C">
        <w:rPr>
          <w:b/>
          <w:bCs/>
          <w:noProof/>
        </w:rPr>
        <w:t xml:space="preserve">Proposed Method and </w:t>
      </w:r>
      <w:r w:rsidR="009D3F7C">
        <w:rPr>
          <w:noProof/>
        </w:rPr>
        <w:t>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33537A02" w:rsidR="006222B6" w:rsidRDefault="006222B6" w:rsidP="002D6DD9">
    <w:pPr>
      <w:pStyle w:val="Header"/>
    </w:pPr>
    <w:r>
      <w:t xml:space="preserve">Chapter 4 </w:t>
    </w:r>
    <w:fldSimple w:instr=" STYLEREF  &quot;Heading 1&quot;  \* MERGEFORMAT ">
      <w:r w:rsidR="009D3F7C" w:rsidRPr="009D3F7C">
        <w:rPr>
          <w:b/>
          <w:bCs/>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11A9094B" w:rsidR="006222B6" w:rsidRDefault="006222B6" w:rsidP="002D6DD9">
    <w:pPr>
      <w:pStyle w:val="Header"/>
    </w:pPr>
    <w:r>
      <w:t xml:space="preserve">Chapter 5 </w:t>
    </w:r>
    <w:fldSimple w:instr=" STYLEREF  &quot;Heading 1&quot;  \* MERGEFORMAT ">
      <w:r w:rsidR="009D3F7C" w:rsidRPr="009D3F7C">
        <w:rPr>
          <w:b/>
          <w:bCs/>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6078F025" w:rsidR="006222B6" w:rsidRDefault="006222B6" w:rsidP="002D6DD9">
    <w:pPr>
      <w:pStyle w:val="Header"/>
    </w:pPr>
    <w:fldSimple w:instr=" STYLEREF  &quot;Heading 1&quot;  \* MERGEFORMAT ">
      <w:r w:rsidR="009D3F7C" w:rsidRPr="009D3F7C">
        <w:rPr>
          <w:b/>
          <w:bCs/>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FE605D04"/>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6151"/>
    <w:rsid w:val="000363B5"/>
    <w:rsid w:val="00041502"/>
    <w:rsid w:val="00046572"/>
    <w:rsid w:val="000507CE"/>
    <w:rsid w:val="00057545"/>
    <w:rsid w:val="00063464"/>
    <w:rsid w:val="00087FE7"/>
    <w:rsid w:val="00097684"/>
    <w:rsid w:val="000A03D0"/>
    <w:rsid w:val="000A0E43"/>
    <w:rsid w:val="000B26A5"/>
    <w:rsid w:val="000B6901"/>
    <w:rsid w:val="000B7EDB"/>
    <w:rsid w:val="000C7803"/>
    <w:rsid w:val="000D1912"/>
    <w:rsid w:val="000D29ED"/>
    <w:rsid w:val="000D6C4B"/>
    <w:rsid w:val="000D6C5D"/>
    <w:rsid w:val="000E45BF"/>
    <w:rsid w:val="000F2389"/>
    <w:rsid w:val="000F4E80"/>
    <w:rsid w:val="001029AF"/>
    <w:rsid w:val="00107455"/>
    <w:rsid w:val="0011120A"/>
    <w:rsid w:val="00114DF1"/>
    <w:rsid w:val="001233EF"/>
    <w:rsid w:val="00125129"/>
    <w:rsid w:val="0012571C"/>
    <w:rsid w:val="0013731A"/>
    <w:rsid w:val="001511B0"/>
    <w:rsid w:val="00156F11"/>
    <w:rsid w:val="001574E7"/>
    <w:rsid w:val="001629AC"/>
    <w:rsid w:val="00164A31"/>
    <w:rsid w:val="00165991"/>
    <w:rsid w:val="00166562"/>
    <w:rsid w:val="00167B70"/>
    <w:rsid w:val="00167DD0"/>
    <w:rsid w:val="00172372"/>
    <w:rsid w:val="001747E4"/>
    <w:rsid w:val="0017706A"/>
    <w:rsid w:val="001773FC"/>
    <w:rsid w:val="001811F0"/>
    <w:rsid w:val="0018237C"/>
    <w:rsid w:val="001861A0"/>
    <w:rsid w:val="00186B07"/>
    <w:rsid w:val="00190974"/>
    <w:rsid w:val="001A09A8"/>
    <w:rsid w:val="001B0438"/>
    <w:rsid w:val="001C550A"/>
    <w:rsid w:val="001C5A0E"/>
    <w:rsid w:val="001C7AC9"/>
    <w:rsid w:val="001F37EF"/>
    <w:rsid w:val="001F78F8"/>
    <w:rsid w:val="0020191C"/>
    <w:rsid w:val="00205C7A"/>
    <w:rsid w:val="00210890"/>
    <w:rsid w:val="00237EEA"/>
    <w:rsid w:val="00241B9F"/>
    <w:rsid w:val="00247061"/>
    <w:rsid w:val="0024754E"/>
    <w:rsid w:val="00250315"/>
    <w:rsid w:val="00252ECD"/>
    <w:rsid w:val="002B3FCE"/>
    <w:rsid w:val="002B6FD8"/>
    <w:rsid w:val="002C21A0"/>
    <w:rsid w:val="002C4B89"/>
    <w:rsid w:val="002C4E76"/>
    <w:rsid w:val="002C682D"/>
    <w:rsid w:val="002C7565"/>
    <w:rsid w:val="002D6DD9"/>
    <w:rsid w:val="002D7E6D"/>
    <w:rsid w:val="002E1CB2"/>
    <w:rsid w:val="002F2AFB"/>
    <w:rsid w:val="002F51EE"/>
    <w:rsid w:val="003006FC"/>
    <w:rsid w:val="0030592B"/>
    <w:rsid w:val="00336016"/>
    <w:rsid w:val="00345CA8"/>
    <w:rsid w:val="00346222"/>
    <w:rsid w:val="00353797"/>
    <w:rsid w:val="00353BEF"/>
    <w:rsid w:val="00354F45"/>
    <w:rsid w:val="00363CD3"/>
    <w:rsid w:val="003655E7"/>
    <w:rsid w:val="003662F9"/>
    <w:rsid w:val="00370A2D"/>
    <w:rsid w:val="00380FDF"/>
    <w:rsid w:val="003810AD"/>
    <w:rsid w:val="0038161D"/>
    <w:rsid w:val="0038349D"/>
    <w:rsid w:val="00397C02"/>
    <w:rsid w:val="003A76F5"/>
    <w:rsid w:val="003A7B25"/>
    <w:rsid w:val="003B1C33"/>
    <w:rsid w:val="003B24AE"/>
    <w:rsid w:val="003C081B"/>
    <w:rsid w:val="003C2E87"/>
    <w:rsid w:val="003C3C6F"/>
    <w:rsid w:val="003D0E98"/>
    <w:rsid w:val="003D30BF"/>
    <w:rsid w:val="003D3889"/>
    <w:rsid w:val="003E2080"/>
    <w:rsid w:val="003E6F6D"/>
    <w:rsid w:val="003F0AEF"/>
    <w:rsid w:val="003F22D5"/>
    <w:rsid w:val="003F380E"/>
    <w:rsid w:val="00401955"/>
    <w:rsid w:val="00410089"/>
    <w:rsid w:val="00411351"/>
    <w:rsid w:val="00416D47"/>
    <w:rsid w:val="00420603"/>
    <w:rsid w:val="0043024D"/>
    <w:rsid w:val="00430D1A"/>
    <w:rsid w:val="00436A78"/>
    <w:rsid w:val="004374E7"/>
    <w:rsid w:val="004407B3"/>
    <w:rsid w:val="004420CC"/>
    <w:rsid w:val="00442F1C"/>
    <w:rsid w:val="00446F53"/>
    <w:rsid w:val="00447CC6"/>
    <w:rsid w:val="00447ED4"/>
    <w:rsid w:val="00450D14"/>
    <w:rsid w:val="004554C1"/>
    <w:rsid w:val="00460257"/>
    <w:rsid w:val="004652F0"/>
    <w:rsid w:val="00473FFD"/>
    <w:rsid w:val="004758D8"/>
    <w:rsid w:val="0047760C"/>
    <w:rsid w:val="00482166"/>
    <w:rsid w:val="00497B26"/>
    <w:rsid w:val="004B1A0D"/>
    <w:rsid w:val="004B4635"/>
    <w:rsid w:val="004B7440"/>
    <w:rsid w:val="004C3862"/>
    <w:rsid w:val="004D2FED"/>
    <w:rsid w:val="004E4109"/>
    <w:rsid w:val="004F0AC0"/>
    <w:rsid w:val="004F20B3"/>
    <w:rsid w:val="004F4D69"/>
    <w:rsid w:val="00506B74"/>
    <w:rsid w:val="00512D35"/>
    <w:rsid w:val="00513074"/>
    <w:rsid w:val="00520446"/>
    <w:rsid w:val="00524413"/>
    <w:rsid w:val="00527DBF"/>
    <w:rsid w:val="00530424"/>
    <w:rsid w:val="00531A21"/>
    <w:rsid w:val="005349E5"/>
    <w:rsid w:val="00540863"/>
    <w:rsid w:val="00540C7E"/>
    <w:rsid w:val="0054282A"/>
    <w:rsid w:val="00543FAE"/>
    <w:rsid w:val="00547889"/>
    <w:rsid w:val="005558AA"/>
    <w:rsid w:val="00556B8B"/>
    <w:rsid w:val="00560BEB"/>
    <w:rsid w:val="00563721"/>
    <w:rsid w:val="00573FD4"/>
    <w:rsid w:val="00574D91"/>
    <w:rsid w:val="00580D82"/>
    <w:rsid w:val="00582E0A"/>
    <w:rsid w:val="005840D6"/>
    <w:rsid w:val="0058645A"/>
    <w:rsid w:val="005936D9"/>
    <w:rsid w:val="005A01DE"/>
    <w:rsid w:val="005A7D0F"/>
    <w:rsid w:val="005C0615"/>
    <w:rsid w:val="005C5786"/>
    <w:rsid w:val="005C5B2C"/>
    <w:rsid w:val="005D102D"/>
    <w:rsid w:val="005D17A1"/>
    <w:rsid w:val="005D2DA3"/>
    <w:rsid w:val="005D4E2B"/>
    <w:rsid w:val="005D5B84"/>
    <w:rsid w:val="005D6A9B"/>
    <w:rsid w:val="005E3700"/>
    <w:rsid w:val="005F03FB"/>
    <w:rsid w:val="005F7B1A"/>
    <w:rsid w:val="005F7D02"/>
    <w:rsid w:val="00600A84"/>
    <w:rsid w:val="006011EE"/>
    <w:rsid w:val="00605357"/>
    <w:rsid w:val="006107C6"/>
    <w:rsid w:val="006135CA"/>
    <w:rsid w:val="006222B6"/>
    <w:rsid w:val="00623DDE"/>
    <w:rsid w:val="006317DD"/>
    <w:rsid w:val="00632B83"/>
    <w:rsid w:val="00634B79"/>
    <w:rsid w:val="006445A5"/>
    <w:rsid w:val="00644C3E"/>
    <w:rsid w:val="00651A19"/>
    <w:rsid w:val="00664EE8"/>
    <w:rsid w:val="00667983"/>
    <w:rsid w:val="0067056E"/>
    <w:rsid w:val="00677213"/>
    <w:rsid w:val="00684C21"/>
    <w:rsid w:val="00687348"/>
    <w:rsid w:val="006B1003"/>
    <w:rsid w:val="006B75FF"/>
    <w:rsid w:val="006C5E91"/>
    <w:rsid w:val="006E58E1"/>
    <w:rsid w:val="006E7287"/>
    <w:rsid w:val="006E7A25"/>
    <w:rsid w:val="006F714B"/>
    <w:rsid w:val="00722021"/>
    <w:rsid w:val="007256F0"/>
    <w:rsid w:val="00726F17"/>
    <w:rsid w:val="00737A97"/>
    <w:rsid w:val="0074077F"/>
    <w:rsid w:val="00743FDB"/>
    <w:rsid w:val="007504FC"/>
    <w:rsid w:val="00751B25"/>
    <w:rsid w:val="00751CA2"/>
    <w:rsid w:val="0075557D"/>
    <w:rsid w:val="00760513"/>
    <w:rsid w:val="007615C3"/>
    <w:rsid w:val="00767198"/>
    <w:rsid w:val="00767E85"/>
    <w:rsid w:val="0077495A"/>
    <w:rsid w:val="007779CF"/>
    <w:rsid w:val="007908A7"/>
    <w:rsid w:val="007979CF"/>
    <w:rsid w:val="007B2FF8"/>
    <w:rsid w:val="007B683A"/>
    <w:rsid w:val="007C26FC"/>
    <w:rsid w:val="007C2FD0"/>
    <w:rsid w:val="007D6007"/>
    <w:rsid w:val="007E023D"/>
    <w:rsid w:val="007E49EC"/>
    <w:rsid w:val="007E5A48"/>
    <w:rsid w:val="007E7A2A"/>
    <w:rsid w:val="007F24AC"/>
    <w:rsid w:val="007F319E"/>
    <w:rsid w:val="00812544"/>
    <w:rsid w:val="00814D10"/>
    <w:rsid w:val="00822398"/>
    <w:rsid w:val="00825319"/>
    <w:rsid w:val="00831314"/>
    <w:rsid w:val="00840483"/>
    <w:rsid w:val="008450FA"/>
    <w:rsid w:val="008473AD"/>
    <w:rsid w:val="00847CF7"/>
    <w:rsid w:val="00853398"/>
    <w:rsid w:val="00855635"/>
    <w:rsid w:val="008661B1"/>
    <w:rsid w:val="00870C5F"/>
    <w:rsid w:val="00872DD4"/>
    <w:rsid w:val="0089138F"/>
    <w:rsid w:val="00897FEB"/>
    <w:rsid w:val="008A539B"/>
    <w:rsid w:val="008C18FA"/>
    <w:rsid w:val="008C2021"/>
    <w:rsid w:val="008C616B"/>
    <w:rsid w:val="008D1AD9"/>
    <w:rsid w:val="008D274B"/>
    <w:rsid w:val="008E242D"/>
    <w:rsid w:val="008E5394"/>
    <w:rsid w:val="008E5CD9"/>
    <w:rsid w:val="008F0BE0"/>
    <w:rsid w:val="00900081"/>
    <w:rsid w:val="00902CEF"/>
    <w:rsid w:val="00913CB7"/>
    <w:rsid w:val="009171F2"/>
    <w:rsid w:val="00920BD5"/>
    <w:rsid w:val="00923387"/>
    <w:rsid w:val="00924019"/>
    <w:rsid w:val="00930E20"/>
    <w:rsid w:val="009326AB"/>
    <w:rsid w:val="00935648"/>
    <w:rsid w:val="00940249"/>
    <w:rsid w:val="0094639B"/>
    <w:rsid w:val="00951D36"/>
    <w:rsid w:val="00956638"/>
    <w:rsid w:val="00960C07"/>
    <w:rsid w:val="00964BFC"/>
    <w:rsid w:val="00984F26"/>
    <w:rsid w:val="009B2379"/>
    <w:rsid w:val="009B3D9B"/>
    <w:rsid w:val="009C2044"/>
    <w:rsid w:val="009C50B5"/>
    <w:rsid w:val="009D0065"/>
    <w:rsid w:val="009D3F7C"/>
    <w:rsid w:val="009E1C17"/>
    <w:rsid w:val="009E27E1"/>
    <w:rsid w:val="009E2CCC"/>
    <w:rsid w:val="009E66A5"/>
    <w:rsid w:val="009F3516"/>
    <w:rsid w:val="009F7C12"/>
    <w:rsid w:val="00A065C1"/>
    <w:rsid w:val="00A14EFE"/>
    <w:rsid w:val="00A16C6B"/>
    <w:rsid w:val="00A257C5"/>
    <w:rsid w:val="00A35341"/>
    <w:rsid w:val="00A37146"/>
    <w:rsid w:val="00A40704"/>
    <w:rsid w:val="00A44ECE"/>
    <w:rsid w:val="00A45423"/>
    <w:rsid w:val="00A4771F"/>
    <w:rsid w:val="00A52E4A"/>
    <w:rsid w:val="00A57C2A"/>
    <w:rsid w:val="00A63863"/>
    <w:rsid w:val="00A716EC"/>
    <w:rsid w:val="00A73C0B"/>
    <w:rsid w:val="00A8171F"/>
    <w:rsid w:val="00A859B2"/>
    <w:rsid w:val="00A87923"/>
    <w:rsid w:val="00A92118"/>
    <w:rsid w:val="00A930DE"/>
    <w:rsid w:val="00A93B5E"/>
    <w:rsid w:val="00A945B3"/>
    <w:rsid w:val="00AA0209"/>
    <w:rsid w:val="00AA27AC"/>
    <w:rsid w:val="00AA32C3"/>
    <w:rsid w:val="00AB1B3A"/>
    <w:rsid w:val="00AB3462"/>
    <w:rsid w:val="00AC6B48"/>
    <w:rsid w:val="00AC7B68"/>
    <w:rsid w:val="00AD6E35"/>
    <w:rsid w:val="00AD7602"/>
    <w:rsid w:val="00AE0012"/>
    <w:rsid w:val="00AE06DF"/>
    <w:rsid w:val="00AE1527"/>
    <w:rsid w:val="00AE2E3C"/>
    <w:rsid w:val="00AF1E56"/>
    <w:rsid w:val="00AF6FAB"/>
    <w:rsid w:val="00B01651"/>
    <w:rsid w:val="00B0606F"/>
    <w:rsid w:val="00B1000D"/>
    <w:rsid w:val="00B12154"/>
    <w:rsid w:val="00B1375E"/>
    <w:rsid w:val="00B14A26"/>
    <w:rsid w:val="00B14B91"/>
    <w:rsid w:val="00B211D4"/>
    <w:rsid w:val="00B2387F"/>
    <w:rsid w:val="00B27E75"/>
    <w:rsid w:val="00B33259"/>
    <w:rsid w:val="00B33E48"/>
    <w:rsid w:val="00B37FCB"/>
    <w:rsid w:val="00B42B07"/>
    <w:rsid w:val="00B43B1B"/>
    <w:rsid w:val="00B44D2F"/>
    <w:rsid w:val="00B52580"/>
    <w:rsid w:val="00B563A8"/>
    <w:rsid w:val="00B575C1"/>
    <w:rsid w:val="00B83095"/>
    <w:rsid w:val="00B918B1"/>
    <w:rsid w:val="00BB15E9"/>
    <w:rsid w:val="00BB4026"/>
    <w:rsid w:val="00BB485C"/>
    <w:rsid w:val="00BC2781"/>
    <w:rsid w:val="00BD1754"/>
    <w:rsid w:val="00BD5976"/>
    <w:rsid w:val="00BF47FA"/>
    <w:rsid w:val="00BF7050"/>
    <w:rsid w:val="00BF7699"/>
    <w:rsid w:val="00C06770"/>
    <w:rsid w:val="00C10750"/>
    <w:rsid w:val="00C17479"/>
    <w:rsid w:val="00C1754B"/>
    <w:rsid w:val="00C17B38"/>
    <w:rsid w:val="00C20ADB"/>
    <w:rsid w:val="00C21BAB"/>
    <w:rsid w:val="00C371E2"/>
    <w:rsid w:val="00C40688"/>
    <w:rsid w:val="00C55CA4"/>
    <w:rsid w:val="00C748A0"/>
    <w:rsid w:val="00C76E1F"/>
    <w:rsid w:val="00C77D2F"/>
    <w:rsid w:val="00C8013F"/>
    <w:rsid w:val="00C80AFE"/>
    <w:rsid w:val="00C9087A"/>
    <w:rsid w:val="00C938B6"/>
    <w:rsid w:val="00C9687F"/>
    <w:rsid w:val="00CA0C28"/>
    <w:rsid w:val="00CA4DB2"/>
    <w:rsid w:val="00CA6824"/>
    <w:rsid w:val="00CA6D38"/>
    <w:rsid w:val="00CB0E11"/>
    <w:rsid w:val="00CB3BDA"/>
    <w:rsid w:val="00CD15CA"/>
    <w:rsid w:val="00CD3E2F"/>
    <w:rsid w:val="00CD55A9"/>
    <w:rsid w:val="00CE395E"/>
    <w:rsid w:val="00D019DE"/>
    <w:rsid w:val="00D14C24"/>
    <w:rsid w:val="00D14E18"/>
    <w:rsid w:val="00D16058"/>
    <w:rsid w:val="00D24343"/>
    <w:rsid w:val="00D2715F"/>
    <w:rsid w:val="00D27E21"/>
    <w:rsid w:val="00D308AF"/>
    <w:rsid w:val="00D5519A"/>
    <w:rsid w:val="00D61C9F"/>
    <w:rsid w:val="00D627AD"/>
    <w:rsid w:val="00D6506A"/>
    <w:rsid w:val="00D65F37"/>
    <w:rsid w:val="00D71192"/>
    <w:rsid w:val="00D73B74"/>
    <w:rsid w:val="00D80506"/>
    <w:rsid w:val="00D860D7"/>
    <w:rsid w:val="00D878E5"/>
    <w:rsid w:val="00D91F60"/>
    <w:rsid w:val="00D9433B"/>
    <w:rsid w:val="00DB59C5"/>
    <w:rsid w:val="00DC58C5"/>
    <w:rsid w:val="00DC69F8"/>
    <w:rsid w:val="00DD0C98"/>
    <w:rsid w:val="00DD53EC"/>
    <w:rsid w:val="00DF38B2"/>
    <w:rsid w:val="00DF3D27"/>
    <w:rsid w:val="00DF7720"/>
    <w:rsid w:val="00E05232"/>
    <w:rsid w:val="00E1519D"/>
    <w:rsid w:val="00E20678"/>
    <w:rsid w:val="00E21A32"/>
    <w:rsid w:val="00E223E7"/>
    <w:rsid w:val="00E26132"/>
    <w:rsid w:val="00E26B60"/>
    <w:rsid w:val="00E3239E"/>
    <w:rsid w:val="00E37BCC"/>
    <w:rsid w:val="00E41F21"/>
    <w:rsid w:val="00E47327"/>
    <w:rsid w:val="00E4769C"/>
    <w:rsid w:val="00E553F2"/>
    <w:rsid w:val="00E614C6"/>
    <w:rsid w:val="00E628B1"/>
    <w:rsid w:val="00E63157"/>
    <w:rsid w:val="00E651B4"/>
    <w:rsid w:val="00E72FB2"/>
    <w:rsid w:val="00E75E8C"/>
    <w:rsid w:val="00E92751"/>
    <w:rsid w:val="00EA2922"/>
    <w:rsid w:val="00EB75CA"/>
    <w:rsid w:val="00EC0975"/>
    <w:rsid w:val="00EC7C52"/>
    <w:rsid w:val="00ED2635"/>
    <w:rsid w:val="00ED5540"/>
    <w:rsid w:val="00EE2588"/>
    <w:rsid w:val="00EE395F"/>
    <w:rsid w:val="00EE60EE"/>
    <w:rsid w:val="00EE6DE3"/>
    <w:rsid w:val="00EF4910"/>
    <w:rsid w:val="00F04F03"/>
    <w:rsid w:val="00F06EE0"/>
    <w:rsid w:val="00F210A4"/>
    <w:rsid w:val="00F252A0"/>
    <w:rsid w:val="00F27463"/>
    <w:rsid w:val="00F30761"/>
    <w:rsid w:val="00F325D9"/>
    <w:rsid w:val="00F328DA"/>
    <w:rsid w:val="00F33280"/>
    <w:rsid w:val="00F47D7B"/>
    <w:rsid w:val="00F6005B"/>
    <w:rsid w:val="00F71F85"/>
    <w:rsid w:val="00F8200F"/>
    <w:rsid w:val="00F849C2"/>
    <w:rsid w:val="00F873BC"/>
    <w:rsid w:val="00F912DE"/>
    <w:rsid w:val="00F9377D"/>
    <w:rsid w:val="00FA7C75"/>
    <w:rsid w:val="00FC219F"/>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5C3"/>
    <w:rPr>
      <w:rFonts w:asciiTheme="majorBidi" w:hAnsiTheme="majorBidi"/>
    </w:rPr>
  </w:style>
  <w:style w:type="paragraph" w:styleId="Heading1">
    <w:name w:val="heading 1"/>
    <w:basedOn w:val="Normal"/>
    <w:next w:val="Normal"/>
    <w:link w:val="Heading1Char"/>
    <w:uiPriority w:val="9"/>
    <w:qFormat/>
    <w:rsid w:val="006107C6"/>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D5519A"/>
    <w:pPr>
      <w:keepNext/>
      <w:keepLines/>
      <w:numPr>
        <w:ilvl w:val="2"/>
        <w:numId w:val="3"/>
      </w:numPr>
      <w:spacing w:before="2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743FDB"/>
    <w:pPr>
      <w:keepNext/>
      <w:keepLines/>
      <w:numPr>
        <w:ilvl w:val="3"/>
        <w:numId w:val="3"/>
      </w:numPr>
      <w:spacing w:before="2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9E2CCC"/>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7C6"/>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D5519A"/>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743FDB"/>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9E2CCC"/>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346222"/>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C3759D-4AA9-42C1-B0E4-DB2FC6ADF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27</Pages>
  <Words>6104</Words>
  <Characters>34797</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446</cp:revision>
  <dcterms:created xsi:type="dcterms:W3CDTF">2018-04-01T16:10:00Z</dcterms:created>
  <dcterms:modified xsi:type="dcterms:W3CDTF">2018-04-22T21:20:00Z</dcterms:modified>
</cp:coreProperties>
</file>